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29C784" w14:textId="77777777" w:rsidR="00B52EBB" w:rsidRPr="00661A6A" w:rsidRDefault="00B52EBB" w:rsidP="00EE0161">
      <w:pPr>
        <w:spacing w:after="0" w:line="240" w:lineRule="auto"/>
        <w:jc w:val="center"/>
        <w:rPr>
          <w:rFonts w:asciiTheme="majorBidi" w:hAnsiTheme="majorBidi" w:cstheme="majorBidi"/>
          <w:b/>
          <w:bCs/>
          <w:sz w:val="26"/>
          <w:szCs w:val="26"/>
        </w:rPr>
      </w:pPr>
      <w:r w:rsidRPr="00661A6A">
        <w:rPr>
          <w:rFonts w:asciiTheme="majorBidi" w:hAnsiTheme="majorBidi" w:cstheme="majorBidi"/>
          <w:b/>
          <w:bCs/>
          <w:sz w:val="26"/>
          <w:szCs w:val="26"/>
        </w:rPr>
        <w:t>Management of Academic Supervision Based on Ruang GTK Platform to Improve Teacher Professional Competence</w:t>
      </w:r>
    </w:p>
    <w:p w14:paraId="641D9B4F" w14:textId="3DAE34BB" w:rsidR="00EE0161" w:rsidRPr="00661A6A" w:rsidRDefault="00B52EBB" w:rsidP="00EE0161">
      <w:pPr>
        <w:spacing w:after="0" w:line="240" w:lineRule="auto"/>
        <w:jc w:val="center"/>
        <w:rPr>
          <w:rFonts w:asciiTheme="majorBidi" w:hAnsiTheme="majorBidi" w:cstheme="majorBidi"/>
          <w:b/>
          <w:bCs/>
          <w:i/>
          <w:iCs/>
          <w:sz w:val="26"/>
          <w:szCs w:val="26"/>
        </w:rPr>
      </w:pPr>
      <w:r w:rsidRPr="00661A6A">
        <w:rPr>
          <w:rFonts w:asciiTheme="majorBidi" w:hAnsiTheme="majorBidi" w:cstheme="majorBidi"/>
          <w:b/>
          <w:bCs/>
          <w:i/>
          <w:iCs/>
          <w:sz w:val="26"/>
          <w:szCs w:val="26"/>
        </w:rPr>
        <w:t xml:space="preserve">(A Descriptive Qualitative Study at SDN </w:t>
      </w:r>
      <w:proofErr w:type="spellStart"/>
      <w:r w:rsidRPr="00661A6A">
        <w:rPr>
          <w:rFonts w:asciiTheme="majorBidi" w:hAnsiTheme="majorBidi" w:cstheme="majorBidi"/>
          <w:b/>
          <w:bCs/>
          <w:i/>
          <w:iCs/>
          <w:sz w:val="26"/>
          <w:szCs w:val="26"/>
        </w:rPr>
        <w:t>Sukawangi</w:t>
      </w:r>
      <w:proofErr w:type="spellEnd"/>
      <w:r w:rsidRPr="00661A6A">
        <w:rPr>
          <w:rFonts w:asciiTheme="majorBidi" w:hAnsiTheme="majorBidi" w:cstheme="majorBidi"/>
          <w:b/>
          <w:bCs/>
          <w:i/>
          <w:iCs/>
          <w:sz w:val="26"/>
          <w:szCs w:val="26"/>
        </w:rPr>
        <w:t xml:space="preserve"> and SDN 068 </w:t>
      </w:r>
      <w:proofErr w:type="spellStart"/>
      <w:r w:rsidRPr="00661A6A">
        <w:rPr>
          <w:rFonts w:asciiTheme="majorBidi" w:hAnsiTheme="majorBidi" w:cstheme="majorBidi"/>
          <w:b/>
          <w:bCs/>
          <w:i/>
          <w:iCs/>
          <w:sz w:val="26"/>
          <w:szCs w:val="26"/>
        </w:rPr>
        <w:t>Cimincrang</w:t>
      </w:r>
      <w:proofErr w:type="spellEnd"/>
      <w:r w:rsidRPr="00661A6A">
        <w:rPr>
          <w:rFonts w:asciiTheme="majorBidi" w:hAnsiTheme="majorBidi" w:cstheme="majorBidi"/>
          <w:b/>
          <w:bCs/>
          <w:i/>
          <w:iCs/>
          <w:sz w:val="26"/>
          <w:szCs w:val="26"/>
        </w:rPr>
        <w:t>)</w:t>
      </w:r>
    </w:p>
    <w:p w14:paraId="51C855E8" w14:textId="77777777" w:rsidR="00B52EBB" w:rsidRPr="00B52EBB" w:rsidRDefault="00B52EBB" w:rsidP="00EE0161">
      <w:pPr>
        <w:spacing w:after="0" w:line="240" w:lineRule="auto"/>
        <w:jc w:val="center"/>
        <w:rPr>
          <w:rFonts w:asciiTheme="majorBidi" w:eastAsia="Times New Roman" w:hAnsiTheme="majorBidi" w:cstheme="majorBidi"/>
          <w:sz w:val="20"/>
          <w:szCs w:val="20"/>
          <w:lang w:val="id-ID" w:eastAsia="id-ID"/>
        </w:rPr>
      </w:pPr>
    </w:p>
    <w:p w14:paraId="5BA31FDE" w14:textId="0BB0F8DF" w:rsidR="00B52EBB" w:rsidRPr="00945CBC" w:rsidRDefault="00EE0161" w:rsidP="00EE0161">
      <w:pPr>
        <w:spacing w:after="0" w:line="240" w:lineRule="auto"/>
        <w:jc w:val="center"/>
        <w:rPr>
          <w:rFonts w:asciiTheme="majorBidi" w:eastAsia="Times New Roman" w:hAnsiTheme="majorBidi" w:cstheme="majorBidi"/>
          <w:sz w:val="20"/>
          <w:szCs w:val="20"/>
          <w:vertAlign w:val="superscript"/>
          <w:lang w:val="id-ID" w:eastAsia="id-ID"/>
        </w:rPr>
      </w:pPr>
      <w:r w:rsidRPr="00B52EBB">
        <w:rPr>
          <w:rFonts w:asciiTheme="majorBidi" w:eastAsia="Times New Roman" w:hAnsiTheme="majorBidi" w:cstheme="majorBidi"/>
          <w:sz w:val="20"/>
          <w:szCs w:val="20"/>
          <w:lang w:val="id-ID" w:eastAsia="id-ID"/>
        </w:rPr>
        <w:t>Rudi Setiawan</w:t>
      </w:r>
      <w:r w:rsidR="00945CBC">
        <w:rPr>
          <w:rFonts w:asciiTheme="majorBidi" w:eastAsia="Times New Roman" w:hAnsiTheme="majorBidi" w:cstheme="majorBidi"/>
          <w:sz w:val="20"/>
          <w:szCs w:val="20"/>
          <w:vertAlign w:val="superscript"/>
          <w:lang w:eastAsia="id-ID"/>
        </w:rPr>
        <w:t>*</w:t>
      </w:r>
      <w:r w:rsidRPr="00B52EBB">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Nandang Koswara</w:t>
      </w:r>
    </w:p>
    <w:p w14:paraId="797EC65C" w14:textId="3F711032" w:rsidR="00EE0161" w:rsidRPr="00B52EBB" w:rsidRDefault="00EE0161" w:rsidP="00EE0161">
      <w:pPr>
        <w:spacing w:after="0" w:line="240" w:lineRule="auto"/>
        <w:jc w:val="center"/>
        <w:rPr>
          <w:rFonts w:asciiTheme="majorBidi" w:eastAsia="Times New Roman" w:hAnsiTheme="majorBidi" w:cstheme="majorBidi"/>
          <w:sz w:val="18"/>
          <w:szCs w:val="18"/>
          <w:lang w:eastAsia="id-ID"/>
        </w:rPr>
      </w:pPr>
      <w:r w:rsidRPr="00B52EBB">
        <w:rPr>
          <w:rFonts w:asciiTheme="majorBidi" w:eastAsia="Times New Roman" w:hAnsiTheme="majorBidi" w:cstheme="majorBidi"/>
          <w:sz w:val="20"/>
          <w:szCs w:val="20"/>
          <w:lang w:val="id-ID" w:eastAsia="id-ID"/>
        </w:rPr>
        <w:br/>
      </w:r>
      <w:r w:rsidRPr="00B52EBB">
        <w:rPr>
          <w:rFonts w:asciiTheme="majorBidi" w:eastAsia="Times New Roman" w:hAnsiTheme="majorBidi" w:cstheme="majorBidi"/>
          <w:sz w:val="18"/>
          <w:szCs w:val="18"/>
          <w:lang w:val="id-ID" w:eastAsia="id-ID"/>
        </w:rPr>
        <w:t>Universitas Islam Nusantara</w:t>
      </w:r>
      <w:r w:rsidR="00B52EBB">
        <w:rPr>
          <w:rFonts w:asciiTheme="majorBidi" w:eastAsia="Times New Roman" w:hAnsiTheme="majorBidi" w:cstheme="majorBidi"/>
          <w:sz w:val="18"/>
          <w:szCs w:val="18"/>
          <w:lang w:eastAsia="id-ID"/>
        </w:rPr>
        <w:t>, Bandung Indonesia</w:t>
      </w:r>
    </w:p>
    <w:p w14:paraId="5CC42D31" w14:textId="16E52A23" w:rsidR="00EE0161" w:rsidRPr="00945CBC" w:rsidRDefault="00945CBC" w:rsidP="00EE0161">
      <w:pPr>
        <w:spacing w:after="0" w:line="240" w:lineRule="auto"/>
        <w:jc w:val="center"/>
        <w:rPr>
          <w:rFonts w:ascii="Courier New" w:eastAsia="Times New Roman" w:hAnsi="Courier New" w:cs="Courier New"/>
          <w:sz w:val="18"/>
          <w:szCs w:val="18"/>
          <w:lang w:val="id-ID" w:eastAsia="id-ID"/>
        </w:rPr>
      </w:pPr>
      <w:r>
        <w:rPr>
          <w:rFonts w:ascii="Courier New" w:eastAsia="Times New Roman" w:hAnsi="Courier New" w:cs="Courier New"/>
          <w:sz w:val="18"/>
          <w:szCs w:val="18"/>
          <w:lang w:eastAsia="id-ID"/>
        </w:rPr>
        <w:t>*</w:t>
      </w:r>
      <w:r w:rsidR="00EE0161" w:rsidRPr="00945CBC">
        <w:rPr>
          <w:rFonts w:ascii="Courier New" w:eastAsia="Times New Roman" w:hAnsi="Courier New" w:cs="Courier New"/>
          <w:sz w:val="18"/>
          <w:szCs w:val="18"/>
          <w:lang w:eastAsia="id-ID"/>
        </w:rPr>
        <w:t>Cor</w:t>
      </w:r>
      <w:r w:rsidRPr="00945CBC">
        <w:rPr>
          <w:rFonts w:ascii="Courier New" w:eastAsia="Times New Roman" w:hAnsi="Courier New" w:cs="Courier New"/>
          <w:sz w:val="18"/>
          <w:szCs w:val="18"/>
          <w:lang w:eastAsia="id-ID"/>
        </w:rPr>
        <w:t>r</w:t>
      </w:r>
      <w:r w:rsidR="00EE0161" w:rsidRPr="00945CBC">
        <w:rPr>
          <w:rFonts w:ascii="Courier New" w:eastAsia="Times New Roman" w:hAnsi="Courier New" w:cs="Courier New"/>
          <w:sz w:val="18"/>
          <w:szCs w:val="18"/>
          <w:lang w:eastAsia="id-ID"/>
        </w:rPr>
        <w:t xml:space="preserve">esponding </w:t>
      </w:r>
      <w:r w:rsidR="0039459F" w:rsidRPr="00945CBC">
        <w:rPr>
          <w:rFonts w:ascii="Courier New" w:eastAsia="Times New Roman" w:hAnsi="Courier New" w:cs="Courier New"/>
          <w:sz w:val="18"/>
          <w:szCs w:val="18"/>
          <w:lang w:eastAsia="id-ID"/>
        </w:rPr>
        <w:t>Email</w:t>
      </w:r>
      <w:r w:rsidR="00EE0161" w:rsidRPr="00945CBC">
        <w:rPr>
          <w:rFonts w:ascii="Courier New" w:eastAsia="Times New Roman" w:hAnsi="Courier New" w:cs="Courier New"/>
          <w:sz w:val="18"/>
          <w:szCs w:val="18"/>
          <w:lang w:eastAsia="id-ID"/>
        </w:rPr>
        <w:t xml:space="preserve">: </w:t>
      </w:r>
      <w:r w:rsidR="00EE0161" w:rsidRPr="00945CBC">
        <w:rPr>
          <w:rFonts w:ascii="Courier New" w:eastAsia="Times New Roman" w:hAnsi="Courier New" w:cs="Courier New"/>
          <w:sz w:val="18"/>
          <w:szCs w:val="18"/>
          <w:lang w:val="id-ID" w:eastAsia="id-ID"/>
        </w:rPr>
        <w:t>rudisetiawan191@gmail.com</w:t>
      </w:r>
    </w:p>
    <w:p w14:paraId="6D068CA9" w14:textId="77777777" w:rsidR="00EE0161" w:rsidRPr="00B52EBB" w:rsidRDefault="00EE0161" w:rsidP="00EE0161">
      <w:pPr>
        <w:spacing w:after="0" w:line="240" w:lineRule="auto"/>
        <w:jc w:val="both"/>
        <w:rPr>
          <w:rFonts w:asciiTheme="majorBidi" w:eastAsia="Times New Roman" w:hAnsiTheme="majorBidi" w:cstheme="majorBidi"/>
          <w:sz w:val="18"/>
          <w:szCs w:val="18"/>
          <w:lang w:val="id-ID" w:eastAsia="id-ID"/>
        </w:rPr>
      </w:pPr>
    </w:p>
    <w:p w14:paraId="0A1BA6C4" w14:textId="3E6F031E" w:rsidR="00EE0161" w:rsidRPr="001C6C76" w:rsidRDefault="00EE0161" w:rsidP="00AC6BD4">
      <w:pPr>
        <w:spacing w:after="0" w:line="240" w:lineRule="auto"/>
        <w:ind w:left="567" w:right="537"/>
        <w:jc w:val="both"/>
        <w:outlineLvl w:val="2"/>
        <w:rPr>
          <w:rFonts w:asciiTheme="majorBidi" w:eastAsia="Times New Roman" w:hAnsiTheme="majorBidi" w:cstheme="majorBidi"/>
          <w:b/>
          <w:bCs/>
          <w:sz w:val="18"/>
          <w:szCs w:val="18"/>
          <w:lang w:val="id-ID" w:eastAsia="id-ID"/>
        </w:rPr>
      </w:pPr>
      <w:r w:rsidRPr="001C6C76">
        <w:rPr>
          <w:rFonts w:asciiTheme="majorBidi" w:eastAsia="Times New Roman" w:hAnsiTheme="majorBidi" w:cstheme="majorBidi"/>
          <w:b/>
          <w:bCs/>
          <w:sz w:val="18"/>
          <w:szCs w:val="18"/>
          <w:lang w:val="id-ID" w:eastAsia="id-ID"/>
        </w:rPr>
        <w:t>Abstract</w:t>
      </w:r>
      <w:r w:rsidR="0039459F" w:rsidRPr="001C6C76">
        <w:rPr>
          <w:rFonts w:asciiTheme="majorBidi" w:eastAsia="Times New Roman" w:hAnsiTheme="majorBidi" w:cstheme="majorBidi"/>
          <w:b/>
          <w:bCs/>
          <w:sz w:val="18"/>
          <w:szCs w:val="18"/>
          <w:lang w:eastAsia="id-ID"/>
        </w:rPr>
        <w:t xml:space="preserve">: </w:t>
      </w:r>
      <w:r w:rsidRPr="001C6C76">
        <w:rPr>
          <w:rFonts w:asciiTheme="majorBidi" w:eastAsia="Times New Roman" w:hAnsiTheme="majorBidi" w:cstheme="majorBidi"/>
          <w:sz w:val="18"/>
          <w:szCs w:val="18"/>
          <w:lang w:val="id-ID" w:eastAsia="id-ID"/>
        </w:rPr>
        <w:t>This study explores the implementation of digital-based academic supervision through the Ruang GTK platform by employing the Plan–Do–Check–Act (PDCA) cycle and its contribution to improving teacher competence at SDN Sukawangi and SDN 068 Cimincrang. The study is motivated by the need for a more transparent, systematic, and technology-enabled supervision model to meet contemporary quality-assurance demands in basic education. A descriptive qualitative case-study design was used. Data were collected through interviews, classroom observations, and document analysis during the first semester of the 2024/2025 academic year, involving principals and teachers as key informants. Data were analyzed thematically following the PDCA stages. The findings show that supervision planning was carried out systematically in Ruang GTK, including digital scheduling and use of standardized instruments; implementation combined face-to-face classroom observation with digital feedback, although several teachers still faced technical and digital-literacy constraints; the evaluation stage emphasized teacher reflection and strengthened transparency, but participation levels varied; and the follow-up stage took the form of targeted training, coaching, and monitoring, ensuring continuity of the PDCA cycle. The study concludes that integrating Ruang GTK with PDCA not only reinforces accountability in supervision but also supports teachers’ continuous professional development. Practically, the study encourages school leaders, teachers, and policymakers to optimize digital supervision as an instrument for improving teacher competence and educational quality.</w:t>
      </w:r>
    </w:p>
    <w:p w14:paraId="21766904" w14:textId="77777777" w:rsidR="00EE0161" w:rsidRPr="001C6C76" w:rsidRDefault="00EE0161" w:rsidP="00AC6BD4">
      <w:pPr>
        <w:spacing w:after="0" w:line="240" w:lineRule="auto"/>
        <w:ind w:left="567" w:right="537"/>
        <w:jc w:val="both"/>
        <w:rPr>
          <w:rFonts w:asciiTheme="majorBidi" w:eastAsia="Times New Roman" w:hAnsiTheme="majorBidi" w:cstheme="majorBidi"/>
          <w:b/>
          <w:bCs/>
          <w:sz w:val="18"/>
          <w:szCs w:val="18"/>
          <w:lang w:val="id-ID" w:eastAsia="id-ID"/>
        </w:rPr>
      </w:pPr>
    </w:p>
    <w:p w14:paraId="61D96626" w14:textId="463FF925" w:rsidR="00EE0161" w:rsidRPr="001C6C76" w:rsidRDefault="00EE0161" w:rsidP="00AC6BD4">
      <w:pPr>
        <w:spacing w:after="0" w:line="240" w:lineRule="auto"/>
        <w:ind w:left="567" w:right="537"/>
        <w:jc w:val="both"/>
        <w:rPr>
          <w:rFonts w:asciiTheme="majorBidi" w:eastAsia="Times New Roman" w:hAnsiTheme="majorBidi" w:cstheme="majorBidi"/>
          <w:sz w:val="18"/>
          <w:szCs w:val="18"/>
          <w:lang w:val="id-ID" w:eastAsia="id-ID"/>
        </w:rPr>
      </w:pPr>
      <w:r w:rsidRPr="001C6C76">
        <w:rPr>
          <w:rFonts w:asciiTheme="majorBidi" w:eastAsia="Times New Roman" w:hAnsiTheme="majorBidi" w:cstheme="majorBidi"/>
          <w:b/>
          <w:bCs/>
          <w:sz w:val="18"/>
          <w:szCs w:val="18"/>
          <w:lang w:val="id-ID" w:eastAsia="id-ID"/>
        </w:rPr>
        <w:t>Keywords</w:t>
      </w:r>
      <w:r w:rsidRPr="001C6C76">
        <w:rPr>
          <w:rFonts w:asciiTheme="majorBidi" w:eastAsia="Times New Roman" w:hAnsiTheme="majorBidi" w:cstheme="majorBidi"/>
          <w:sz w:val="18"/>
          <w:szCs w:val="18"/>
          <w:lang w:eastAsia="id-ID"/>
        </w:rPr>
        <w:t xml:space="preserve">: </w:t>
      </w:r>
      <w:r w:rsidR="00C4475B">
        <w:rPr>
          <w:rFonts w:asciiTheme="majorBidi" w:eastAsia="Times New Roman" w:hAnsiTheme="majorBidi" w:cstheme="majorBidi"/>
          <w:sz w:val="18"/>
          <w:szCs w:val="18"/>
          <w:lang w:val="id-ID" w:eastAsia="id-ID"/>
        </w:rPr>
        <w:t>A</w:t>
      </w:r>
      <w:r w:rsidRPr="001C6C76">
        <w:rPr>
          <w:rFonts w:asciiTheme="majorBidi" w:eastAsia="Times New Roman" w:hAnsiTheme="majorBidi" w:cstheme="majorBidi"/>
          <w:sz w:val="18"/>
          <w:szCs w:val="18"/>
          <w:lang w:val="id-ID" w:eastAsia="id-ID"/>
        </w:rPr>
        <w:t xml:space="preserve">cademic </w:t>
      </w:r>
      <w:r w:rsidR="00C4475B">
        <w:rPr>
          <w:rFonts w:asciiTheme="majorBidi" w:eastAsia="Times New Roman" w:hAnsiTheme="majorBidi" w:cstheme="majorBidi"/>
          <w:sz w:val="18"/>
          <w:szCs w:val="18"/>
          <w:lang w:val="id-ID" w:eastAsia="id-ID"/>
        </w:rPr>
        <w:t>S</w:t>
      </w:r>
      <w:r w:rsidRPr="001C6C76">
        <w:rPr>
          <w:rFonts w:asciiTheme="majorBidi" w:eastAsia="Times New Roman" w:hAnsiTheme="majorBidi" w:cstheme="majorBidi"/>
          <w:sz w:val="18"/>
          <w:szCs w:val="18"/>
          <w:lang w:val="id-ID" w:eastAsia="id-ID"/>
        </w:rPr>
        <w:t xml:space="preserve">upervision, </w:t>
      </w:r>
      <w:r w:rsidR="00C4475B">
        <w:rPr>
          <w:rFonts w:asciiTheme="majorBidi" w:eastAsia="Times New Roman" w:hAnsiTheme="majorBidi" w:cstheme="majorBidi"/>
          <w:sz w:val="18"/>
          <w:szCs w:val="18"/>
          <w:lang w:val="id-ID" w:eastAsia="id-ID"/>
        </w:rPr>
        <w:t>D</w:t>
      </w:r>
      <w:r w:rsidR="00C4475B" w:rsidRPr="001C6C76">
        <w:rPr>
          <w:rFonts w:asciiTheme="majorBidi" w:eastAsia="Times New Roman" w:hAnsiTheme="majorBidi" w:cstheme="majorBidi"/>
          <w:sz w:val="18"/>
          <w:szCs w:val="18"/>
          <w:lang w:val="id-ID" w:eastAsia="id-ID"/>
        </w:rPr>
        <w:t xml:space="preserve">igital </w:t>
      </w:r>
      <w:r w:rsidR="00C4475B">
        <w:rPr>
          <w:rFonts w:asciiTheme="majorBidi" w:eastAsia="Times New Roman" w:hAnsiTheme="majorBidi" w:cstheme="majorBidi"/>
          <w:sz w:val="18"/>
          <w:szCs w:val="18"/>
          <w:lang w:val="id-ID" w:eastAsia="id-ID"/>
        </w:rPr>
        <w:t>S</w:t>
      </w:r>
      <w:r w:rsidR="00C4475B" w:rsidRPr="001C6C76">
        <w:rPr>
          <w:rFonts w:asciiTheme="majorBidi" w:eastAsia="Times New Roman" w:hAnsiTheme="majorBidi" w:cstheme="majorBidi"/>
          <w:sz w:val="18"/>
          <w:szCs w:val="18"/>
          <w:lang w:val="id-ID" w:eastAsia="id-ID"/>
        </w:rPr>
        <w:t>upervision</w:t>
      </w:r>
      <w:r w:rsidR="00C4475B">
        <w:rPr>
          <w:rFonts w:asciiTheme="majorBidi" w:eastAsia="Times New Roman" w:hAnsiTheme="majorBidi" w:cstheme="majorBidi"/>
          <w:sz w:val="18"/>
          <w:szCs w:val="18"/>
          <w:lang w:val="id-ID" w:eastAsia="id-ID"/>
        </w:rPr>
        <w:t xml:space="preserve">, </w:t>
      </w:r>
      <w:r w:rsidRPr="001C6C76">
        <w:rPr>
          <w:rFonts w:asciiTheme="majorBidi" w:eastAsia="Times New Roman" w:hAnsiTheme="majorBidi" w:cstheme="majorBidi"/>
          <w:sz w:val="18"/>
          <w:szCs w:val="18"/>
          <w:lang w:val="id-ID" w:eastAsia="id-ID"/>
        </w:rPr>
        <w:t>GTK</w:t>
      </w:r>
      <w:r w:rsidRPr="001C6C76">
        <w:rPr>
          <w:rFonts w:asciiTheme="majorBidi" w:eastAsia="Times New Roman" w:hAnsiTheme="majorBidi" w:cstheme="majorBidi"/>
          <w:sz w:val="18"/>
          <w:szCs w:val="18"/>
          <w:lang w:eastAsia="id-ID"/>
        </w:rPr>
        <w:t xml:space="preserve"> Room</w:t>
      </w:r>
      <w:r w:rsidRPr="001C6C76">
        <w:rPr>
          <w:rFonts w:asciiTheme="majorBidi" w:eastAsia="Times New Roman" w:hAnsiTheme="majorBidi" w:cstheme="majorBidi"/>
          <w:sz w:val="18"/>
          <w:szCs w:val="18"/>
          <w:lang w:val="id-ID" w:eastAsia="id-ID"/>
        </w:rPr>
        <w:t xml:space="preserve">, PDCA, </w:t>
      </w:r>
      <w:r w:rsidR="00C4475B">
        <w:rPr>
          <w:rFonts w:asciiTheme="majorBidi" w:eastAsia="Times New Roman" w:hAnsiTheme="majorBidi" w:cstheme="majorBidi"/>
          <w:sz w:val="18"/>
          <w:szCs w:val="18"/>
          <w:lang w:val="id-ID" w:eastAsia="id-ID"/>
        </w:rPr>
        <w:t>T</w:t>
      </w:r>
      <w:r w:rsidRPr="001C6C76">
        <w:rPr>
          <w:rFonts w:asciiTheme="majorBidi" w:eastAsia="Times New Roman" w:hAnsiTheme="majorBidi" w:cstheme="majorBidi"/>
          <w:sz w:val="18"/>
          <w:szCs w:val="18"/>
          <w:lang w:val="id-ID" w:eastAsia="id-ID"/>
        </w:rPr>
        <w:t xml:space="preserve">eacher </w:t>
      </w:r>
      <w:r w:rsidR="00C4475B">
        <w:rPr>
          <w:rFonts w:asciiTheme="majorBidi" w:eastAsia="Times New Roman" w:hAnsiTheme="majorBidi" w:cstheme="majorBidi"/>
          <w:sz w:val="18"/>
          <w:szCs w:val="18"/>
          <w:lang w:val="id-ID" w:eastAsia="id-ID"/>
        </w:rPr>
        <w:t>C</w:t>
      </w:r>
      <w:r w:rsidRPr="001C6C76">
        <w:rPr>
          <w:rFonts w:asciiTheme="majorBidi" w:eastAsia="Times New Roman" w:hAnsiTheme="majorBidi" w:cstheme="majorBidi"/>
          <w:sz w:val="18"/>
          <w:szCs w:val="18"/>
          <w:lang w:val="id-ID" w:eastAsia="id-ID"/>
        </w:rPr>
        <w:t>ompetence,</w:t>
      </w:r>
    </w:p>
    <w:p w14:paraId="6C309B71" w14:textId="77777777" w:rsidR="00EE0161" w:rsidRPr="00B52EBB" w:rsidRDefault="00EE0161" w:rsidP="00EE0161">
      <w:pPr>
        <w:spacing w:after="0" w:line="240" w:lineRule="auto"/>
        <w:jc w:val="both"/>
        <w:rPr>
          <w:rFonts w:asciiTheme="majorBidi" w:eastAsia="Times New Roman" w:hAnsiTheme="majorBidi" w:cstheme="majorBidi"/>
          <w:sz w:val="20"/>
          <w:szCs w:val="20"/>
          <w:lang w:val="id-ID" w:eastAsia="id-ID"/>
        </w:rPr>
      </w:pPr>
    </w:p>
    <w:p w14:paraId="2FE96E2F" w14:textId="77777777" w:rsidR="00B52EBB" w:rsidRPr="004C55A0" w:rsidRDefault="00B52EBB" w:rsidP="00B52EBB">
      <w:pPr>
        <w:pStyle w:val="heading1"/>
        <w:rPr>
          <w:lang w:val="en-ID"/>
        </w:rPr>
      </w:pPr>
      <w:r w:rsidRPr="004C55A0">
        <w:rPr>
          <w:lang w:val="en-ID"/>
        </w:rPr>
        <w:t>Introduction</w:t>
      </w:r>
    </w:p>
    <w:p w14:paraId="5B20EDF3" w14:textId="0F80F8F5" w:rsidR="00EE0161" w:rsidRPr="00B52EBB" w:rsidRDefault="00EE0161" w:rsidP="0046257F">
      <w:pPr>
        <w:spacing w:after="0" w:line="240" w:lineRule="auto"/>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Twenty-first century schooling requires teachers not only to deliver content but to act as facilitators who can design reflective, student-centered, and technology-rich learning environments</w:t>
      </w:r>
      <w:r w:rsidR="00B52EBB">
        <w:rPr>
          <w:rFonts w:asciiTheme="majorBidi" w:eastAsia="Times New Roman" w:hAnsiTheme="majorBidi" w:cstheme="majorBidi"/>
          <w:sz w:val="20"/>
          <w:szCs w:val="20"/>
          <w:lang w:eastAsia="id-ID"/>
        </w:rPr>
        <w:t xml:space="preserve"> </w:t>
      </w:r>
      <w:r w:rsidR="00B52EBB">
        <w:rPr>
          <w:rFonts w:asciiTheme="majorBidi" w:eastAsia="Times New Roman" w:hAnsiTheme="majorBidi" w:cstheme="majorBidi"/>
          <w:sz w:val="20"/>
          <w:szCs w:val="20"/>
          <w:lang w:eastAsia="id-ID"/>
        </w:rPr>
        <w:fldChar w:fldCharType="begin" w:fldLock="1"/>
      </w:r>
      <w:r w:rsidR="00B52EBB">
        <w:rPr>
          <w:rFonts w:asciiTheme="majorBidi" w:eastAsia="Times New Roman" w:hAnsiTheme="majorBidi" w:cstheme="majorBidi"/>
          <w:sz w:val="20"/>
          <w:szCs w:val="20"/>
          <w:lang w:eastAsia="id-ID"/>
        </w:rPr>
        <w:instrText>ADDIN CSL_CITATION {"citationItems":[{"id":"ITEM-1","itemData":{"author":[{"dropping-particle":"","family":"Purnomo","given":"E N","non-dropping-particle":"","parse-names":false,"suffix":""},{"dropping-particle":"","family":"Imron","given":"A","non-dropping-particle":"","parse-names":false,"suffix":""},{"dropping-particle":"","family":"Wiyono","given":"B B","non-dropping-particle":"","parse-names":false,"suffix":""},{"dropping-particle":"","family":"Sobri","given":"A Y","non-dropping-particle":"","parse-names":false,"suffix":""},{"dropping-particle":"","family":"Dami","given":"Z A","non-dropping-particle":"","parse-names":false,"suffix":""}],"container-title":"Cogent Education","id":"ITEM-1","issue":"1","issued":{"date-parts":[["2024"]]},"page":"2303562","title":"Transformation of digital-based school culture: Implications of change management on virtual learning environment integration","type":"article-journal","volume":"11"},"uris":["http://www.mendeley.com/documents/?uuid=df849a36-2e00-462e-89bf-d8366b62512c"]}],"mendeley":{"formattedCitation":"[1]","plainTextFormattedCitation":"[1]","previouslyFormattedCitation":"[1]"},"properties":{"noteIndex":0},"schema":"https://github.com/citation-style-language/schema/raw/master/csl-citation.json"}</w:instrText>
      </w:r>
      <w:r w:rsidR="00B52EBB">
        <w:rPr>
          <w:rFonts w:asciiTheme="majorBidi" w:eastAsia="Times New Roman" w:hAnsiTheme="majorBidi" w:cstheme="majorBidi"/>
          <w:sz w:val="20"/>
          <w:szCs w:val="20"/>
          <w:lang w:eastAsia="id-ID"/>
        </w:rPr>
        <w:fldChar w:fldCharType="separate"/>
      </w:r>
      <w:r w:rsidR="00B52EBB" w:rsidRPr="00B52EBB">
        <w:rPr>
          <w:rFonts w:asciiTheme="majorBidi" w:eastAsia="Times New Roman" w:hAnsiTheme="majorBidi" w:cstheme="majorBidi"/>
          <w:noProof/>
          <w:sz w:val="20"/>
          <w:szCs w:val="20"/>
          <w:lang w:eastAsia="id-ID"/>
        </w:rPr>
        <w:t>[1]</w:t>
      </w:r>
      <w:r w:rsidR="00B52EBB">
        <w:rPr>
          <w:rFonts w:asciiTheme="majorBidi" w:eastAsia="Times New Roman" w:hAnsiTheme="majorBidi" w:cstheme="majorBidi"/>
          <w:sz w:val="20"/>
          <w:szCs w:val="20"/>
          <w:lang w:eastAsia="id-ID"/>
        </w:rPr>
        <w:fldChar w:fldCharType="end"/>
      </w:r>
      <w:r w:rsidR="00B52EBB">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Academic supervision is therefore no longer understood merely as formal classroom visits; it is an instructional-leadership function to guarantee teaching quality, strengthen teacher competence, and align school practices with national curricul</w:t>
      </w:r>
      <w:r w:rsidR="0046257F" w:rsidRPr="00B52EBB">
        <w:rPr>
          <w:rFonts w:asciiTheme="majorBidi" w:eastAsia="Times New Roman" w:hAnsiTheme="majorBidi" w:cstheme="majorBidi"/>
          <w:sz w:val="20"/>
          <w:szCs w:val="20"/>
          <w:lang w:val="id-ID" w:eastAsia="id-ID"/>
        </w:rPr>
        <w:t xml:space="preserve">um and performance standards </w:t>
      </w:r>
      <w:r w:rsidR="00B52EBB">
        <w:rPr>
          <w:rFonts w:asciiTheme="majorBidi" w:eastAsia="Times New Roman" w:hAnsiTheme="majorBidi" w:cstheme="majorBidi"/>
          <w:sz w:val="20"/>
          <w:szCs w:val="20"/>
          <w:lang w:val="id-ID" w:eastAsia="id-ID"/>
        </w:rPr>
        <w:fldChar w:fldCharType="begin" w:fldLock="1"/>
      </w:r>
      <w:r w:rsidR="00B52EBB">
        <w:rPr>
          <w:rFonts w:asciiTheme="majorBidi" w:eastAsia="Times New Roman" w:hAnsiTheme="majorBidi" w:cstheme="majorBidi"/>
          <w:sz w:val="20"/>
          <w:szCs w:val="20"/>
          <w:lang w:val="id-ID" w:eastAsia="id-ID"/>
        </w:rPr>
        <w:instrText>ADDIN CSL_CITATION {"citationItems":[{"id":"ITEM-1","itemData":{"DOI":"10.1007/s11423-020-09821-1","ISSN":"0747-5632","abstract":"Tujuan dari penelitian ini adalah menganalisis program adiwiyata dalam mewujudkan budaya sekolah berwawasan lingkungan di MTs Negeri 8 Blitar. Penelitian difokuskan pada pelaksanaan program adiwiyata serta manfaat program adiwiyata dalam mewujudkan budaya sekolah berwawasan lingkungan di MTs Negeri 8 Blitar. Pendekatan yang digunakan dalam penelitian ini adalah kualitatif dengan jenis deskriptif. Pengumpulan data menggunakan teknik observasi, dokumentasi, dan wawancara. Dari hasil analisis data diperoleh kesimpulan bahwa implementasi program adiwiyata dalam mewujudkan budaya sekolah berwawasan lingkungan di MTs Negeri 8 Blitar sudah sesuai dengan yang diharapkan dan manfaat secara umum yang diperoleh adalah mewujudkan kepedulian siswa terhadap lingkungan. Kata kunci: adiwiyata, budaya sekolah, berwawasan lingkungan Adiwiyata Program in Creating an Environmentally Friendly School Culture at MTsN The aim of this research is to analyze the Adiwiyata program, and this research also focused on the implementation of the Adiwiyata program and the benefits of the Adiwiyata program in realizing an environmentally friendly school culture at MT's Negeri 8 Blitar. The approach used in this research is qualitative, with a descriptive type. Data collection, documentation, and interview techniques. From the results of the data analysis, it was concluded that the implementation of the Adiwiyata program created an environmentally friendly school culture, and the general benefit obtained was realizing students' concern for the environment. Keyword: adiwiyata, school culture, abstract environmental insight","author":[{"dropping-particle":"","family":"Wolters","given":"C A","non-dropping-particle":"","parse-names":false,"suffix":""},{"dropping-particle":"","family":"Frawley","given":"T","non-dropping-particle":"","parse-names":false,"suffix":""},{"dropping-particle":"","family":"Winstone","given":"N","non-dropping-particle":"","parse-names":false,"suffix":""},{"dropping-particle":"","family":"Gani","given":"M","non-dropping-particle":"","parse-names":false,"suffix":""},{"dropping-particle":"","family":"Gage","given":"N A","non-dropping-particle":"","parse-names":false,"suffix":""},{"dropping-particle":"","family":"Mejia","given":"C","non-dropping-particle":"","parse-names":false,"suffix":""},{"dropping-particle":"","family":"Motycka","given":"C","non-dropping-particle":"","parse-names":false,"suffix":""},{"dropping-particle":"V","family":"Talbot","given":"C","non-dropping-particle":"","parse-names":false,"suffix":""},{"dropping-particle":"","family":"Alshehri","given":"A","non-dropping-particle":"","parse-names":false,"suffix":""},{"dropping-particle":"","family":"Razali","given":"S.N.A.M.","non-dropping-particle":"","parse-names":false,"suffix":""},{"dropping-particle":"","family":"Al-Emran","given":"M","non-dropping-particle":"","parse-names":false,"suffix":""},{"dropping-particle":"","family":"Koh","given":"J H L","non-dropping-particle":"","parse-names":false,"suffix":""},{"dropping-particle":"","family":"Burk-Rafel","given":"J","non-dropping-particle":"","parse-names":false,"suffix":""},{"dropping-particle":"","family":"Al-Bahrani","given":"A","non-dropping-particle":"","parse-names":false,"suffix":""},{"dropping-particle":"","family":"Macarini","given":"L A B","non-dropping-particle":"","parse-names":false,"suffix":""},{"dropping-particle":"","family":"Fawaz","given":"M","non-dropping-particle":"","parse-names":false,"suffix":""},{"dropping-particle":"","family":"Juhaňák","given":"L","non-dropping-particle":"","parse-names":false,"suffix":""},{"dropping-particle":"","family":"Saroia","given":"A","non-dropping-particle":"","parse-names":false,"suffix":""},{"dropping-particle":"","family":"Amanvermez","given":"Y","non-dropping-particle":"","parse-names":false,"suffix":""},{"dropping-particle":"","family":"Lerche","given":"T","non-dropping-particle":"","parse-names":false,"suffix":""},{"dropping-particle":"","family":"Epp","given":"C Demmans","non-dropping-particle":"","parse-names":false,"suffix":""},{"dropping-particle":"","family":"Masci","given":"C","non-dropping-particle":"","parse-names":false,"suffix":""},{"dropping-particle":"","family":"Özreçberoğlu","given":"N","non-dropping-particle":"","parse-names":false,"suffix":""},{"dropping-particle":"","family":"Tseng","given":"H","non-dropping-particle":"","parse-names":false,"suffix":""},{"dropping-particle":"","family":"Pistorello","given":"J","non-dropping-particle":"","parse-names":false,"suffix":""},{"dropping-particle":"","family":"Fernandez-Perez","given":"V","non-dropping-particle":"","parse-names":false,"suffix":""},{"dropping-particle":"","family":"Owens","given":"J S","non-dropping-particle":"","parse-names":false,"suffix":""},{"dropping-particle":"","family":"Chen","given":"X","non-dropping-particle":"","parse-names":false,"suffix":""},{"dropping-particle":"V","family":"Adams","given":"R","non-dropping-particle":"","parse-names":false,"suffix":""},{"dropping-particle":"","family":"Goh","given":"E","non-dropping-particle":"","parse-names":false,"suffix":""},{"dropping-particle":"","family":"Alfalah","given":"A A","non-dropping-particle":"","parse-names":false,"suffix":""},{"dropping-particle":"","family":"Hancock","given":"M G","non-dropping-particle":"","parse-names":false,"suffix":""},{"dropping-particle":"","family":"Yang","given":"Z","non-dropping-particle":"","parse-names":false,"suffix":""},{"dropping-particle":"","family":"Chen","given":"F","non-dropping-particle":"","parse-names":false,"suffix":""},{"dropping-particle":"","family":"Amanvermez","given":"Y","non-dropping-particle":"","parse-names":false,"suffix":""},{"dropping-particle":"","family":"Horng","given":"J S","non-dropping-particle":"","parse-names":false,"suffix":""},{"dropping-particle":"","family":"Yin","given":"X","non-dropping-particle":"","parse-names":false,"suffix":""},{"dropping-particle":"","family":"Auberry","given":"K","non-dropping-particle":"","parse-names":false,"suffix":""},{"dropping-particle":"","family":"Frick","given":"H","non-dropping-particle":"","parse-names":false,"suffix":""},{"dropping-particle":"","family":"Martín-Jiménez","given":"M","non-dropping-particle":"","parse-names":false,"suffix":""},{"dropping-particle":"","family":"May","given":"Lourena Fitri","non-dropping-particle":"","parse-names":false,"suffix":""},{"dropping-particle":"","family":"Mamluah","given":"Anis Wati","non-dropping-particle":"","parse-names":false,"suffix":""},{"dropping-particle":"","family":"Mansir","given":"Mirdan Ali Sabdillah","non-dropping-particle":"","parse-names":false,"suffix":""},{"dropping-particle":"","family":"Nurfaidah","given":"Sitti","non-dropping-particle":"","parse-names":false,"suffix":""},{"dropping-particle":"La","family":"Fua","given":"Jumarddin","non-dropping-particle":"","parse-names":false,"suffix":""},{"dropping-particle":"","family":"Machmud","given":"Hadi","non-dropping-particle":"","parse-names":false,"suffix":""},{"dropping-particle":"","family":"Suryandari","given":"Beti","non-dropping-particle":"","parse-names":false,"suffix":""},{"dropping-particle":"","family":"Kusumaningsih","given":"Widya","non-dropping-particle":"","parse-names":false,"suffix":""},{"dropping-particle":"","family":"Ginting","given":"Rosalina Br.","non-dropping-particle":"","parse-names":false,"suffix":""},{"dropping-particle":"","family":"Evangelyne","given":"Gabriella","non-dropping-particle":"","parse-names":false,"suffix":""},{"dropping-particle":"","family":"Hardini","given":"Agustina Tyas Asri","non-dropping-particle":"","parse-names":false,"suffix":""},{"dropping-particle":"","family":"Al-Hilmiyah","given":"Nur Al-Azizah","non-dropping-particle":"","parse-names":false,"suffix":""},{"dropping-particle":"","family":"Suhartini","given":"Suhartini","non-dropping-particle":"","parse-names":false,"suffix":""},{"dropping-particle":"","family":"Sari","given":"Ninik Yustina","non-dropping-particle":"","parse-names":false,"suffix":""},{"dropping-particle":"","family":"Ruja","given":"I Nyoman","non-dropping-particle":"","parse-names":false,"suffix":""},{"dropping-particle":"","family":"Tristiana","given":"Vera","non-dropping-particle":"","parse-names":false,"suffix":""},{"dropping-particle":"","family":"Sukartono","given":"","non-dropping-particle":"","parse-names":false,"suffix":""},{"dropping-particle":"","family":"Shokhi","given":"Muhammad","non-dropping-particle":"","parse-names":false,"suffix":""},{"dropping-particle":"","family":"Yuliejantiningsih","given":"Yovitha","non-dropping-particle":"","parse-names":false,"suffix":""},{"dropping-particle":"","family":"Haryati","given":"Titik","non-dropping-particle":"","parse-names":false,"suffix":""},{"dropping-particle":"","family":"Pitaloka","given":"Afifah Diah","non-dropping-particle":"","parse-names":false,"suffix":""},{"dropping-particle":"","family":"Hariyoko","given":"Yusuf","non-dropping-particle":"","parse-names":false,"suffix":""},{"dropping-particle":"","family":"Simbolon","given":"Pomarida","non-dropping-particle":"","parse-names":false,"suffix":""},{"dropping-particle":"","family":"Subianto","given":"Bambang","non-dropping-particle":"","parse-names":false,"suffix":""},{"dropping-particle":"","family":"Ramadan","given":"Zaka Hadikusuma","non-dropping-particle":"","parse-names":false,"suffix":""},{"dropping-particle":"","family":"Hindrasti","given":"Nur E K","non-dropping-particle":"","parse-names":false,"suffix":""},{"dropping-particle":"","family":"Putri","given":"Azza N","non-dropping-particle":"","parse-names":false,"suffix":""},{"dropping-particle":"","family":"Muhartati","given":"Erda","non-dropping-particle":"","parse-names":false,"suffix":""},{"dropping-particle":"","family":"Pelita","given":"Anindya C","non-dropping-particle":"","parse-names":false,"suffix":""},{"dropping-particle":"","family":"Widodo","given":"Hendro","non-dropping-particle":"","parse-names":false,"suffix":""},{"dropping-particle":"","family":"Fitria","given":"Happy","non-dropping-particle":"","parse-names":false,"suffix":""},{"dropping-particle":"","family":"Samsia","given":"Samsia","non-dropping-particle":"","parse-names":false,"suffix":""},{"dropping-particle":"","family":"Pratiwi","given":"Dewi T","non-dropping-particle":"","parse-names":false,"suffix":""},{"dropping-particle":"","family":"Sapitri","given":"Isnaini N","non-dropping-particle":"","parse-names":false,"suffix":""},{"dropping-particle":"","family":"Wibowo","given":"Suharyadi","non-dropping-particle":"","parse-names":false,"suffix":""},{"dropping-particle":"","family":"Prastiwi","given":"Yeni","non-dropping-particle":"","parse-names":false,"suffix":""},{"dropping-particle":"","family":"Arifin","given":"Rizkita F K","non-dropping-particle":"","parse-names":false,"suffix":""},{"dropping-particle":"","family":"Yasnani","given":"Yasnani","non-dropping-particle":"","parse-names":false,"suffix":""},{"dropping-particle":"","family":"Jumakil","given":"Jumakil","non-dropping-particle":"","parse-names":false,"suffix":""},{"dropping-particle":"","family":"Ruswanti","given":"Novita","non-dropping-particle":"","parse-names":false,"suffix":""},{"dropping-particle":"","family":"Winarsi","given":"S W","non-dropping-particle":"","parse-names":false,"suffix":""},{"dropping-particle":"","family":"Azizah","given":"Nilam P N","non-dropping-particle":"","parse-names":false,"suffix":""},{"dropping-particle":"","family":"Amalia","given":"Nur","non-dropping-particle":"","parse-names":false,"suffix":""}],"container-title":"Jurnal Basicedu","id":"ITEM-1","issue":"1","issued":{"date-parts":[["2020"]]},"note":"From Duplicate 8 (Analisis Implementasi Program Adiwiyata Di Sekolah Dasar - Subianto, Bambang; Ramadan, Zaka Hadikusuma)\nAnd Duplicate 9 (KESADARAN LINGKUNGAN TENTANG SEKOLAH ADIWIYATA - Simbolon, Pomarida)\nAnd Duplicate 10 (Partisipasi Warga Sekolah Dalam Upaya Pelaksanaan Program Adiwiyata Di SDN Tembok Dukuh IV/8 Surabaya - Pitaloka, Afifah Diah; Hariyoko, Yusuf)\nAnd Duplicate 11 (Implementasi Program Sekolah Adiwiyata di Sekolah Menengah Pertama Negeri 2 Demak - Shokhi, Muhammad; Yuliejantiningsih, Yovitha; Haryati, Titik)\nAnd Duplicate 12 (IMPLEMENTASI PROGRAM SEKOLAH ADIWIYATA UNTUK MENUMBUHKAN KARAKTER GOTONG ROYONG SISWA DI SEKOLAH DASAR - Tristiana, Vera; Sukartono)\nAnd Duplicate 13 (Program Adiwiyata dalam Mewujudkan Budaya Sekolah Berwawasan Lingkungan Di MTsN - Sari, Ninik Yustina; Ruja, I Nyoman)\nAnd Duplicate 14 (ANALISIS KEMAMPUAN LITERASI LINGKUNGAN SISWA SEKOLAH ADIWIYATA MANDIRI - Al-Hilmiyah, Nur Al-Azizah; Suhartini, Suhartini)\nAnd Duplicate 15 (Evaluasi Gerakan Peduli Lingkungan Hidup melalui Program Adiwiyata di Sekolah Dasar - Evangelyne, Gabriella; Hardini, Agustina Tyas Asri)\nAnd Duplicate 16 (Manajemen Sekolah Adiwiyata dalam Membangun Karakter Mandiri SD Negeri 2 Kundisari Kabupaten Temanggung - Suryandari, Beti; Kusumaningsih, Widya; Ginting, Rosalina Br.)\nAnd Duplicate 17 (Strategi Pengelolaan Lingkungan Hidup di Sekolah: Praktik Baik Sekolah Adiwiyata - Mansir, Mirdan Ali Sabdillah; Nurfaidah, Sitti; Fua, Jumarddin La; Machmud, Hadi)\nAnd Duplicate 18 (Pengelolaan Sekolah Berbasis Lingkungan - May, Lourena Fitri; Mamluah, Anis Wati)\n\nQuery date: 2025-06-26 18:09:37\n\nFrom Duplicate 19 (Dental students’ knowledge regarding the indications for antibiotics in the management of endodontic infections - Martín-Jiménez, M)\nAnd Duplicate 20 (Enhancing student engagement in large management accounting lectures - Frick, H)\nAnd Duplicate 21 (Increasing students’ ability to identify fake news through information literacy education and content management systems - Auberry, K)\nAnd Duplicate 22 (Construction of Student Information Management System Based on Data Mining and Clustering Algorithm - Yin, X)\nAnd Duplicate 23 (The roles of university education in promoting students’ passion for learning, knowledge management and entrepreneurialism - Horng, J S)\nAnd Duplicate 24 (Stress Management Interventions for College Students: A Systematic Review and Meta-Analysis - Amanvermez, Y)\nAnd Duplicate 25 (Utilizing student time series behaviour in learning management systems for early prediction of course performance - Chen, F)\nAnd Duplicate 26 (A Coordinated and Optimized Mechanism of Artificial Intelligence for Student Management by College Counselors Based on Big Data - Yang, Z)\nAnd Duplicate 27 (Beyond the glass ceiling: Sport management students' perceptions of the leadership labyrinth - Hancock, M G)\nAnd Duplicate 28 (Factors influencing students’ adoption and use of mobile learning management systems (m-LMSs): A quantitative study of Saudi Arabia - Alfalah, A A)\nAnd Duplicate 29 (Applying the technology acceptance model to understand hospitality management students’ intentions to use electronic discussion boards as a learning tool - Goh, E)\nAnd Duplicate 30 (Impact of Time Management Behaviors on Undergraduate Engineering Students’ Performance - Adams, R V)\nAnd Duplicate 31 (How classroom management and instructional clarity relate to students' academic emotions in Hong Kong and England: A multi-group analysis based on the control-value theory - Chen, X)\nAnd Duplicate 32 (Consultation for Classroom Management and Targeted Interventions: Examining Benchmarks for Teacher Practices That Produce Desired Change in Student Behavior - Owens, J S)\nAnd Duplicate 33 (Emotional competencies as drivers of management students’ academic performance: The moderating effects of cooperative learning - Fernandez-Perez, V)\nAnd Duplicate 34 (A Randomized Controlled Trial of the Collaborative Assessment and Management of Suicidality (CAMS) Versus Treatment as Usual (TAU) for Suicidal College Students - Pistorello, J)\nAnd Duplicate 35 (An exploratory study of students’ perceptions of learning management system utilisation and learning community - Tseng, H)\nAnd Duplicate 36 (Making it count: Strategies for improving problem-solving skills in mathematics for students and teachers' classroom management - Özreçberoğlu, N)\nAnd Duplicate 37 (The influence of school size, principal characteristics and school management practices on educational performance: An efficiency analysis of Italian students attending middle schools - Masci, C)\nAnd Duplicate 38 (Learning management system and course influences on student actions and learning experiences - Epp, C Demmans)\nAnd Duplicate 39 (Predicting student achievement in learning management systems by log data analysis - Lerche, T)\nAnd Duplicate 40 (Effects of self-guided stress management interventions in college students: A systematic review and meta-analysis - Amanvermez, Y)\nAnd Duplicate 41 (Investigating university students’ intention to use mobile learning management systems in Sweden - Saroia, A)\nAnd Duplicate 42 (Using process mining to analyze students’ quiz-taking behavior patterns in a learning management system - Juhaňák, L)\nAnd Duplicate 43 (COVID-19 quarantine stressors and management among Lebanese students: a qualitative study - Fawaz, M)\nAnd Duplicate 44 (Predicting students success in blended learning-Evaluating different interactions inside learning management systems - Macarini, L A B)\nAnd Duplicate 45 (Classroom management and student interaction interventions: Fostering diversity, inclusion, and belonging in the undergraduate economics classroom - Al-Bahrani, A)\nAnd Duplicate 46 (Students as catalysts for curricular innovation: A change management framework - Burk-Rafel, J)\nAnd Duplicate 47 (Perceptions of learning management system quality, satisfaction, and usage: Differences among students of the arts - Koh, J H L)\nAnd Duplicate 48 (Students' perceptions towards the integration of knowledge management processes in M-learning systems: A preliminary study - Al-Emran, M)\nAnd Duplicate 49 (The Impact of Time Management on Students' Academic Achievement - Razali, S.N.A.M.)\nAnd Duplicate 50 (An implementation of the UTAUT model for understanding students' perceptions of Learning Management Systems: A Study within Tertiary Institutions in Saudi Arabia - Alshehri, A)\nAnd Duplicate 51 (The management of LGBTQ+ identities on social media: A student perspective - Talbot, C V)\nAnd Duplicate 52 (Using interprofessional medication management simulations to impact student attitudes toward teamwork to prevent medication errors - Motycka, C)\nAnd Duplicate 53 (Using VoiceThread as a discussion platform to enhance student engagement in a hospitality management online course - Mejia, C)\nAnd Duplicate 54 (The relationship between teachers’ implementation of classroom management practices and student behavior in elementary school - Gage, N A)\nAnd Duplicate 55 (Success in management of student businesses with personal characteristics, government assistance and entrepreneurship curriculum - Gani, M)\nAnd Duplicate 56 (“Check the grade, log out”: students’ engagement with feedback in learning management systems - Winstone, N)\nAnd Duplicate 57 (Quality Assurance at Hotel Management Tertiary Institutions in Australia: An Insight Into Factors Behind Domestic and International Student Satisfaction - Frawley, T)\nAnd Duplicate 58 (College Students’ Time Management: a Self-Regulated Learning Perspective - Wolters, C A)\n\nQuery date: 2025-06-21 21:22:06","page":"75","publisher":"PGRI Kota Semarang","title":"Effects of self-guided stress management interventions in college students: A systematic review and meta-analysis","type":"article-journal","volume":"5"},"uris":["http://www.mendeley.com/documents/?uuid=d677b3ca-3dc0-40d6-a577-17fb61ff7c1f"]},{"id":"ITEM-2","itemData":{"DOI":"10.1080/1360080X.2023.2190967","author":[{"dropping-particle":"","family":"Woelert","given":"Peter","non-dropping-particle":"","parse-names":false,"suffix":""}],"container-title":"Journal of Higher Education Policy and Management","id":"ITEM-2","issue":"4","issued":{"date-parts":[["2023","7"]]},"page":"409-422","title":"Administrative burden in higher education institutions: a conceptualisation and a research agenda","type":"article-journal","volume":"45"},"uris":["http://www.mendeley.com/documents/?uuid=3345fac3-a84e-4ab9-a824-f475670fce6b"]}],"mendeley":{"formattedCitation":"[2], [3]","plainTextFormattedCitation":"[2], [3]","previouslyFormattedCitation":"[2], [3]"},"properties":{"noteIndex":0},"schema":"https://github.com/citation-style-language/schema/raw/master/csl-citation.json"}</w:instrText>
      </w:r>
      <w:r w:rsidR="00B52EBB">
        <w:rPr>
          <w:rFonts w:asciiTheme="majorBidi" w:eastAsia="Times New Roman" w:hAnsiTheme="majorBidi" w:cstheme="majorBidi"/>
          <w:sz w:val="20"/>
          <w:szCs w:val="20"/>
          <w:lang w:val="id-ID" w:eastAsia="id-ID"/>
        </w:rPr>
        <w:fldChar w:fldCharType="separate"/>
      </w:r>
      <w:r w:rsidR="00B52EBB" w:rsidRPr="00B52EBB">
        <w:rPr>
          <w:rFonts w:asciiTheme="majorBidi" w:eastAsia="Times New Roman" w:hAnsiTheme="majorBidi" w:cstheme="majorBidi"/>
          <w:noProof/>
          <w:sz w:val="20"/>
          <w:szCs w:val="20"/>
          <w:lang w:val="id-ID" w:eastAsia="id-ID"/>
        </w:rPr>
        <w:t>[2], [3]</w:t>
      </w:r>
      <w:r w:rsidR="00B52EBB">
        <w:rPr>
          <w:rFonts w:asciiTheme="majorBidi" w:eastAsia="Times New Roman" w:hAnsiTheme="majorBidi" w:cstheme="majorBidi"/>
          <w:sz w:val="20"/>
          <w:szCs w:val="20"/>
          <w:lang w:val="id-ID" w:eastAsia="id-ID"/>
        </w:rPr>
        <w:fldChar w:fldCharType="end"/>
      </w:r>
      <w:r w:rsidRPr="00B52EBB">
        <w:rPr>
          <w:rFonts w:asciiTheme="majorBidi" w:eastAsia="Times New Roman" w:hAnsiTheme="majorBidi" w:cstheme="majorBidi"/>
          <w:sz w:val="20"/>
          <w:szCs w:val="20"/>
          <w:lang w:val="id-ID" w:eastAsia="id-ID"/>
        </w:rPr>
        <w:t xml:space="preserve">. In Indonesia, this urgency is even stronger because teacher performance is increasingly administered through national digital platforms, one of which is Ruang GTK, issued by the Directorate General of </w:t>
      </w:r>
      <w:r w:rsidRPr="00B52EBB">
        <w:rPr>
          <w:rFonts w:asciiTheme="majorBidi" w:eastAsia="Times New Roman" w:hAnsiTheme="majorBidi" w:cstheme="majorBidi"/>
          <w:sz w:val="20"/>
          <w:szCs w:val="20"/>
          <w:lang w:val="id-ID" w:eastAsia="id-ID"/>
        </w:rPr>
        <w:lastRenderedPageBreak/>
        <w:t>Teachers and Education Personnel (GTK) as a performance, coaching, and supervision space</w:t>
      </w:r>
      <w:r w:rsidR="0046257F" w:rsidRPr="00B52EBB">
        <w:rPr>
          <w:rFonts w:asciiTheme="majorBidi" w:eastAsia="Times New Roman" w:hAnsiTheme="majorBidi" w:cstheme="majorBidi"/>
          <w:sz w:val="20"/>
          <w:szCs w:val="20"/>
          <w:lang w:val="id-ID" w:eastAsia="id-ID"/>
        </w:rPr>
        <w:t xml:space="preserve"> </w:t>
      </w:r>
      <w:r w:rsidR="00B52EBB">
        <w:rPr>
          <w:rFonts w:asciiTheme="majorBidi" w:eastAsia="Times New Roman" w:hAnsiTheme="majorBidi" w:cstheme="majorBidi"/>
          <w:sz w:val="20"/>
          <w:szCs w:val="20"/>
          <w:lang w:val="id-ID" w:eastAsia="id-ID"/>
        </w:rPr>
        <w:fldChar w:fldCharType="begin" w:fldLock="1"/>
      </w:r>
      <w:r w:rsidR="00B52EBB">
        <w:rPr>
          <w:rFonts w:asciiTheme="majorBidi" w:eastAsia="Times New Roman" w:hAnsiTheme="majorBidi" w:cstheme="majorBidi"/>
          <w:sz w:val="20"/>
          <w:szCs w:val="20"/>
          <w:lang w:val="id-ID" w:eastAsia="id-ID"/>
        </w:rPr>
        <w:instrText>ADDIN CSL_CITATION {"citationItems":[{"id":"ITEM-1","itemData":{"author":[{"dropping-particle":"","family":"Direktorat Jenderal Guru dan Tenaga Kependidikan","given":"","non-dropping-particle":"","parse-names":false,"suffix":""}],"id":"ITEM-1","issued":{"date-parts":[["2024"]]},"publisher-place":"Jakarta","title":"Keputusan Dirjen {GTK} No. 4242/B.B1/HK.03.01/2024 tentang Pedoman Pelaksanaan Supervisi Akademik Guru","type":"article"},"uris":["http://www.mendeley.com/documents/?uuid=a8801221-5320-4f6c-90be-e9d2324f0655"]},{"id":"ITEM-2","itemData":{"author":[{"dropping-particle":"","family":"Direktorat Jenderal Guru dan Tenaga Kependidikan","given":"","non-dropping-particle":"","parse-names":false,"suffix":""}],"id":"ITEM-2","issued":{"date-parts":[["2024"]]},"publisher-place":"Jakarta","title":"Surat Edaran No. 0559/B.B1/GT.02.00/2024 tentang Pelaksanaan Supervisi Akademik Guru melalui Platform Digital Ruang {GTK}","type":"article"},"uris":["http://www.mendeley.com/documents/?uuid=1b5e86c4-5f7b-4b74-8005-c8392cd6f2b9"]}],"mendeley":{"formattedCitation":"[4], [5]","plainTextFormattedCitation":"[4], [5]","previouslyFormattedCitation":"[4], [5]"},"properties":{"noteIndex":0},"schema":"https://github.com/citation-style-language/schema/raw/master/csl-citation.json"}</w:instrText>
      </w:r>
      <w:r w:rsidR="00B52EBB">
        <w:rPr>
          <w:rFonts w:asciiTheme="majorBidi" w:eastAsia="Times New Roman" w:hAnsiTheme="majorBidi" w:cstheme="majorBidi"/>
          <w:sz w:val="20"/>
          <w:szCs w:val="20"/>
          <w:lang w:val="id-ID" w:eastAsia="id-ID"/>
        </w:rPr>
        <w:fldChar w:fldCharType="separate"/>
      </w:r>
      <w:r w:rsidR="00B52EBB" w:rsidRPr="00B52EBB">
        <w:rPr>
          <w:rFonts w:asciiTheme="majorBidi" w:eastAsia="Times New Roman" w:hAnsiTheme="majorBidi" w:cstheme="majorBidi"/>
          <w:noProof/>
          <w:sz w:val="20"/>
          <w:szCs w:val="20"/>
          <w:lang w:val="id-ID" w:eastAsia="id-ID"/>
        </w:rPr>
        <w:t>[4], [5]</w:t>
      </w:r>
      <w:r w:rsidR="00B52EBB">
        <w:rPr>
          <w:rFonts w:asciiTheme="majorBidi" w:eastAsia="Times New Roman" w:hAnsiTheme="majorBidi" w:cstheme="majorBidi"/>
          <w:sz w:val="20"/>
          <w:szCs w:val="20"/>
          <w:lang w:val="id-ID" w:eastAsia="id-ID"/>
        </w:rPr>
        <w:fldChar w:fldCharType="end"/>
      </w:r>
      <w:r w:rsidR="00B52EBB">
        <w:rPr>
          <w:rFonts w:asciiTheme="majorBidi" w:eastAsia="Times New Roman" w:hAnsiTheme="majorBidi" w:cstheme="majorBidi"/>
          <w:sz w:val="20"/>
          <w:szCs w:val="20"/>
          <w:lang w:eastAsia="id-ID"/>
        </w:rPr>
        <w:t>.</w:t>
      </w:r>
    </w:p>
    <w:p w14:paraId="1955686F" w14:textId="0A7FD94C" w:rsidR="00EE0161" w:rsidRPr="00EE0758" w:rsidRDefault="00EE0161" w:rsidP="00EE0161">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 xml:space="preserve">Previous studies report several persistent problems in academic supervision: excessive administrative burden that makes supervision a compliance activity rather </w:t>
      </w:r>
      <w:r w:rsidR="00D4256A" w:rsidRPr="00B52EBB">
        <w:rPr>
          <w:rFonts w:asciiTheme="majorBidi" w:eastAsia="Times New Roman" w:hAnsiTheme="majorBidi" w:cstheme="majorBidi"/>
          <w:sz w:val="20"/>
          <w:szCs w:val="20"/>
          <w:lang w:val="id-ID" w:eastAsia="id-ID"/>
        </w:rPr>
        <w:t xml:space="preserve">than developmental </w:t>
      </w:r>
      <w:r w:rsidRPr="00B52EBB">
        <w:rPr>
          <w:rFonts w:asciiTheme="majorBidi" w:eastAsia="Times New Roman" w:hAnsiTheme="majorBidi" w:cstheme="majorBidi"/>
          <w:sz w:val="20"/>
          <w:szCs w:val="20"/>
          <w:lang w:val="id-ID" w:eastAsia="id-ID"/>
        </w:rPr>
        <w:t>; weak culture of reflective professional learning com</w:t>
      </w:r>
      <w:r w:rsidR="00D4256A" w:rsidRPr="00B52EBB">
        <w:rPr>
          <w:rFonts w:asciiTheme="majorBidi" w:eastAsia="Times New Roman" w:hAnsiTheme="majorBidi" w:cstheme="majorBidi"/>
          <w:sz w:val="20"/>
          <w:szCs w:val="20"/>
          <w:lang w:val="id-ID" w:eastAsia="id-ID"/>
        </w:rPr>
        <w:t xml:space="preserve">munities </w:t>
      </w:r>
      <w:r w:rsidR="00B52EBB">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DOI":"10.31045/jes.6.1.1","author":[{"dropping-particle":"","family":"Miller","given":"L S","non-dropping-particle":"","parse-names":false,"suffix":""}],"container-title":"Journal of Educational Supervision","id":"ITEM-1","issue":"1","issued":{"date-parts":[["2023","1"]]},"title":"Supervision to Support Reflective Practices","type":"article-journal","volume":"6"},"uris":["http://www.mendeley.com/documents/?uuid=f4f003ad-6e46-4d87-8b89-ee6d4d9c46cc"]},{"id":"ITEM-2","itemData":{"author":[{"dropping-particle":"","family":"Fitriawan","given":"D","non-dropping-particle":"","parse-names":false,"suffix":""},{"dropping-particle":"","family":"others","given":"","non-dropping-particle":"","parse-names":false,"suffix":""}],"container-title":"GANDRUNG: Jurnal Pengabdian Kepada Masyarakat","id":"ITEM-2","issue":"1","issued":{"date-parts":[["2025"]]},"page":"1860-1876","title":"Workshop on Teaching Module Development on Merdeka Curriculum in Elementary, Junior High, and Senior High Schools, {Toba} District, {Sanggau} Regency","type":"article-journal","volume":"6"},"uris":["http://www.mendeley.com/documents/?uuid=ae85d065-af69-4cc2-9e99-808a9e04d5e2"]}],"mendeley":{"formattedCitation":"[6], [7]","plainTextFormattedCitation":"[6], [7]","previouslyFormattedCitation":"[6], [7]"},"properties":{"noteIndex":0},"schema":"https://github.com/citation-style-language/schema/raw/master/csl-citation.json"}</w:instrText>
      </w:r>
      <w:r w:rsidR="00B52EBB">
        <w:rPr>
          <w:rFonts w:asciiTheme="majorBidi" w:eastAsia="Times New Roman" w:hAnsiTheme="majorBidi" w:cstheme="majorBidi"/>
          <w:sz w:val="20"/>
          <w:szCs w:val="20"/>
          <w:lang w:val="id-ID" w:eastAsia="id-ID"/>
        </w:rPr>
        <w:fldChar w:fldCharType="separate"/>
      </w:r>
      <w:r w:rsidR="00B52EBB" w:rsidRPr="00B52EBB">
        <w:rPr>
          <w:rFonts w:asciiTheme="majorBidi" w:eastAsia="Times New Roman" w:hAnsiTheme="majorBidi" w:cstheme="majorBidi"/>
          <w:noProof/>
          <w:sz w:val="20"/>
          <w:szCs w:val="20"/>
          <w:lang w:val="id-ID" w:eastAsia="id-ID"/>
        </w:rPr>
        <w:t>[6], [7]</w:t>
      </w:r>
      <w:r w:rsidR="00B52EBB">
        <w:rPr>
          <w:rFonts w:asciiTheme="majorBidi" w:eastAsia="Times New Roman" w:hAnsiTheme="majorBidi" w:cstheme="majorBidi"/>
          <w:sz w:val="20"/>
          <w:szCs w:val="20"/>
          <w:lang w:val="id-ID" w:eastAsia="id-ID"/>
        </w:rPr>
        <w:fldChar w:fldCharType="end"/>
      </w:r>
      <w:r w:rsidRPr="00B52EBB">
        <w:rPr>
          <w:rFonts w:asciiTheme="majorBidi" w:eastAsia="Times New Roman" w:hAnsiTheme="majorBidi" w:cstheme="majorBidi"/>
          <w:sz w:val="20"/>
          <w:szCs w:val="20"/>
          <w:lang w:val="id-ID" w:eastAsia="id-ID"/>
        </w:rPr>
        <w:t xml:space="preserve"> and the limited impact of traditional, checklist-based supervision on imp</w:t>
      </w:r>
      <w:r w:rsidR="00D4256A" w:rsidRPr="00B52EBB">
        <w:rPr>
          <w:rFonts w:asciiTheme="majorBidi" w:eastAsia="Times New Roman" w:hAnsiTheme="majorBidi" w:cstheme="majorBidi"/>
          <w:sz w:val="20"/>
          <w:szCs w:val="20"/>
          <w:lang w:val="id-ID" w:eastAsia="id-ID"/>
        </w:rPr>
        <w:t xml:space="preserve">roving classroom instruction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DOI":"10.3102/0013189X231198827","author":[{"dropping-particle":"","family":"Cohen","given":"J","non-dropping-particle":"","parse-names":false,"suffix":""},{"dropping-particle":"","family":"Wong","given":"V C","non-dropping-particle":"","parse-names":false,"suffix":""},{"dropping-particle":"","family":"Krishnamachari","given":"A","non-dropping-particle":"","parse-names":false,"suffix":""},{"dropping-particle":"","family":"Erickson","given":"S","non-dropping-particle":"","parse-names":false,"suffix":""}],"container-title":"Educational Researcher","id":"ITEM-1","issue":"1","issued":{"date-parts":[["2024","1"]]},"page":"19-35","title":"Experimental Evidence on the Robustness of Coaching Supports in Teacher Education","type":"article-journal","volume":"53"},"uris":["http://www.mendeley.com/documents/?uuid=0b824d5e-7eb9-4751-8e80-b478042effe0"]}],"mendeley":{"formattedCitation":"[8]","plainTextFormattedCitation":"[8]","previouslyFormattedCitation":"[8]"},"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8]</w:t>
      </w:r>
      <w:r w:rsidR="00EE0758">
        <w:rPr>
          <w:rFonts w:asciiTheme="majorBidi" w:eastAsia="Times New Roman" w:hAnsiTheme="majorBidi" w:cstheme="majorBidi"/>
          <w:sz w:val="20"/>
          <w:szCs w:val="20"/>
          <w:lang w:val="id-ID" w:eastAsia="id-ID"/>
        </w:rPr>
        <w:fldChar w:fldCharType="end"/>
      </w:r>
      <w:r w:rsidRPr="00B52EBB">
        <w:rPr>
          <w:rFonts w:asciiTheme="majorBidi" w:eastAsia="Times New Roman" w:hAnsiTheme="majorBidi" w:cstheme="majorBidi"/>
          <w:sz w:val="20"/>
          <w:szCs w:val="20"/>
          <w:lang w:val="id-ID" w:eastAsia="id-ID"/>
        </w:rPr>
        <w:t xml:space="preserve"> These gaps show that supervision that is purely conventional has not fully responded to the complexity of digital-era teaching. Consequently, several scholars have proposed technology-enabled, hybrid, or e-supervision models to make supervision more valid, </w:t>
      </w:r>
      <w:r w:rsidR="00D4256A" w:rsidRPr="00B52EBB">
        <w:rPr>
          <w:rFonts w:asciiTheme="majorBidi" w:eastAsia="Times New Roman" w:hAnsiTheme="majorBidi" w:cstheme="majorBidi"/>
          <w:sz w:val="20"/>
          <w:szCs w:val="20"/>
          <w:lang w:val="id-ID" w:eastAsia="id-ID"/>
        </w:rPr>
        <w:t xml:space="preserve">traceable, and collaborative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Astuti","given":"R","non-dropping-particle":"","parse-names":false,"suffix":""},{"dropping-particle":"","family":"Sutiah","given":"S","non-dropping-particle":"","parse-names":false,"suffix":""},{"dropping-particle":"","family":"Hidayatulloh","given":"H","non-dropping-particle":"","parse-names":false,"suffix":""},{"dropping-particle":"","family":"Nisak","given":"N M","non-dropping-particle":"","parse-names":false,"suffix":""}],"container-title":"Academic Journal Research (ACJOURE)","id":"ITEM-1","issue":"1","issued":{"date-parts":[["2024"]]},"page":"89-106","title":"Transformation of educational supervision with digital technology: implementation, opportunities and challenges","type":"article-journal","volume":"2"},"uris":["http://www.mendeley.com/documents/?uuid=306a8f0c-ea34-4ecd-8082-efd83e5d0469"]},{"id":"ITEM-2","itemData":{"DOI":"https://doi.org/10.62775/edukasia.v5i2.1734","ISSN":"2721-1169","author":[{"dropping-particle":"","family":"Sulastri","given":"Neneng","non-dropping-particle":"","parse-names":false,"suffix":""},{"dropping-particle":"","family":"Anwar","given":"Saeful","non-dropping-particle":"","parse-names":false,"suffix":""},{"dropping-particle":"","family":"Suherman","given":"Usep","non-dropping-particle":"","parse-names":false,"suffix":""},{"dropping-particle":"","family":"Cipta","given":"Eliva Sukma","non-dropping-particle":"","parse-names":false,"suffix":""}],"container-title":"EDUKASIA Jurnal Pendidikan dan Pembelajaran","id":"ITEM-2","issue":"2","issued":{"date-parts":[["2024"]]},"page":"645-658","title":"Deep Learning-Based Planning Model for Islamic Education in Indonesian Integrated Schools","type":"article-journal","volume":"5"},"uris":["http://www.mendeley.com/documents/?uuid=18e03f7a-f5cc-4198-be48-aa2260d5ec19"]}],"mendeley":{"formattedCitation":"[9], [10]","plainTextFormattedCitation":"[9], [10]","previouslyFormattedCitation":"[9], [10]"},"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9], [10]</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consistent with international views that school improvement must be data</w:t>
      </w:r>
      <w:r w:rsidR="00D4256A" w:rsidRPr="00B52EBB">
        <w:rPr>
          <w:rFonts w:asciiTheme="majorBidi" w:eastAsia="Times New Roman" w:hAnsiTheme="majorBidi" w:cstheme="majorBidi"/>
          <w:sz w:val="20"/>
          <w:szCs w:val="20"/>
          <w:lang w:val="id-ID" w:eastAsia="id-ID"/>
        </w:rPr>
        <w:t xml:space="preserve">-informed and collaborative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ISBN":"0203181522","author":[{"dropping-particle":"","family":"Hattie","given":"John","non-dropping-particle":"","parse-names":false,"suffix":""}],"id":"ITEM-1","issued":{"date-parts":[["2012"]]},"publisher":"Routledge","publisher-place":"New Jersey","title":"Visible Learning for Teachers: Maximizing Impact on Learning","type":"book"},"uris":["http://www.mendeley.com/documents/?uuid=1e93513a-af9c-4c05-a226-2676cc2650b5"]}],"mendeley":{"formattedCitation":"[11]","plainTextFormattedCitation":"[11]","previouslyFormattedCitation":"[11]"},"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11]</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w:t>
      </w:r>
    </w:p>
    <w:p w14:paraId="7C94260A" w14:textId="5A7F5C56" w:rsidR="00EE0161" w:rsidRPr="00EE0758" w:rsidRDefault="00EE0161" w:rsidP="00EE0161">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At the same time, the Indonesian government has begun to mandate digital recording of teacher performance and academic supervision through Ruang GTK to enhance transparency, auditability, and linkage to professional d</w:t>
      </w:r>
      <w:r w:rsidR="00596DF9" w:rsidRPr="00B52EBB">
        <w:rPr>
          <w:rFonts w:asciiTheme="majorBidi" w:eastAsia="Times New Roman" w:hAnsiTheme="majorBidi" w:cstheme="majorBidi"/>
          <w:sz w:val="20"/>
          <w:szCs w:val="20"/>
          <w:lang w:val="id-ID" w:eastAsia="id-ID"/>
        </w:rPr>
        <w:t xml:space="preserve">evelopment programs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Kementerian Pendidikan, Kebudayaan, Riset, dan Teknologi","given":"","non-dropping-particle":"","parse-names":false,"suffix":""}],"id":"ITEM-1","issued":{"date-parts":[["2023"]]},"publisher-place":"Jakarta","title":"Panduan Pemanfaatan Platform Merdeka Mengajar dan Integrasinya dengan Layanan {GTK} Digital","type":"article"},"uris":["http://www.mendeley.com/documents/?uuid=d3d175bf-195f-45e7-b378-76fe76724c42"]},{"id":"ITEM-2","itemData":{"author":[{"dropping-particle":"","family":"Direktorat Jenderal Guru dan Tenaga Kependidikan","given":"","non-dropping-particle":"","parse-names":false,"suffix":""}],"id":"ITEM-2","issued":{"date-parts":[["2024"]]},"publisher-place":"Jakarta","title":"Keputusan Dirjen {GTK} No. 4242/B.B1/HK.03.01/2024 tentang Pedoman Pelaksanaan Supervisi Akademik Guru","type":"article"},"uris":["http://www.mendeley.com/documents/?uuid=a8801221-5320-4f6c-90be-e9d2324f0655"]}],"mendeley":{"formattedCitation":"[4], [12]","plainTextFormattedCitation":"[4], [12]","previouslyFormattedCitation":"[4], [12]"},"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4], [12]</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In principle, such a platform can reduce paperwork, improve communication between principals and teachers, and provide a structured reflective space for teac</w:t>
      </w:r>
      <w:r w:rsidR="00596DF9" w:rsidRPr="00B52EBB">
        <w:rPr>
          <w:rFonts w:asciiTheme="majorBidi" w:eastAsia="Times New Roman" w:hAnsiTheme="majorBidi" w:cstheme="majorBidi"/>
          <w:sz w:val="20"/>
          <w:szCs w:val="20"/>
          <w:lang w:val="id-ID" w:eastAsia="id-ID"/>
        </w:rPr>
        <w:t xml:space="preserve">hers to respond to feedback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Purnomo","given":"E N","non-dropping-particle":"","parse-names":false,"suffix":""},{"dropping-particle":"","family":"Imron","given":"A","non-dropping-particle":"","parse-names":false,"suffix":""},{"dropping-particle":"","family":"Wiyono","given":"B B","non-dropping-particle":"","parse-names":false,"suffix":""},{"dropping-particle":"","family":"Sobri","given":"A Y","non-dropping-particle":"","parse-names":false,"suffix":""},{"dropping-particle":"","family":"Dami","given":"Z A","non-dropping-particle":"","parse-names":false,"suffix":""}],"container-title":"Cogent Education","id":"ITEM-1","issue":"1","issued":{"date-parts":[["2024"]]},"page":"2303562","title":"Transformation of digital-based school culture: Implications of change management on virtual learning environment integration","type":"article-journal","volume":"11"},"uris":["http://www.mendeley.com/documents/?uuid=df849a36-2e00-462e-89bf-d8366b62512c"]}],"mendeley":{"formattedCitation":"[1]","plainTextFormattedCitation":"[1]","previouslyFormattedCitation":"[1]"},"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1]</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 xml:space="preserve">provided that the process is managed using a quality-improvement logic </w:t>
      </w:r>
      <w:r w:rsidR="00596DF9" w:rsidRPr="00B52EBB">
        <w:rPr>
          <w:rFonts w:asciiTheme="majorBidi" w:eastAsia="Times New Roman" w:hAnsiTheme="majorBidi" w:cstheme="majorBidi"/>
          <w:sz w:val="20"/>
          <w:szCs w:val="20"/>
          <w:lang w:val="id-ID" w:eastAsia="id-ID"/>
        </w:rPr>
        <w:t xml:space="preserve">such as Deming’s PDCA cycle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Deming","given":"W Edwards","non-dropping-particle":"","parse-names":false,"suffix":""}],"edition":"2nd","id":"ITEM-1","issued":{"date-parts":[["2018"]]},"publisher":"MIT Press","publisher-place":"Cambridge, MA","title":"Out of the Crisis","type":"book"},"uris":["http://www.mendeley.com/documents/?uuid=901f2857-0c6c-4a27-8fdb-d8d759278a2f"]}],"mendeley":{"formattedCitation":"[13]","plainTextFormattedCitation":"[13]","previouslyFormattedCitation":"[13]"},"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13]</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w:t>
      </w:r>
    </w:p>
    <w:p w14:paraId="5A8444EB" w14:textId="6879F59E" w:rsidR="00EE0161" w:rsidRPr="00B52EBB" w:rsidRDefault="00EE0161" w:rsidP="00EE0161">
      <w:pPr>
        <w:spacing w:after="0" w:line="240" w:lineRule="auto"/>
        <w:ind w:firstLine="284"/>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However, research on how Ruang GTK is actually used at school level—how principals plan, implement, evaluate, and follow up supervision through this platform, and whether this leads to demonstrable competence improvement—remains limited. Most previous studies either focus on dig</w:t>
      </w:r>
      <w:r w:rsidR="00596DF9" w:rsidRPr="00B52EBB">
        <w:rPr>
          <w:rFonts w:asciiTheme="majorBidi" w:eastAsia="Times New Roman" w:hAnsiTheme="majorBidi" w:cstheme="majorBidi"/>
          <w:sz w:val="20"/>
          <w:szCs w:val="20"/>
          <w:lang w:val="id-ID" w:eastAsia="id-ID"/>
        </w:rPr>
        <w:t xml:space="preserve">ital supervision in general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Choiriyah","given":"F","non-dropping-particle":"","parse-names":false,"suffix":""},{"dropping-particle":"","family":"Nashrullah","given":"M","non-dropping-particle":"","parse-names":false,"suffix":""},{"dropping-particle":"","family":"Nursalim","given":"M","non-dropping-particle":"","parse-names":false,"suffix":""},{"dropping-particle":"","family":"Khamidi","given":"A","non-dropping-particle":"","parse-names":false,"suffix":""}],"container-title":"Academia Open","id":"ITEM-1","issue":"2","issued":{"date-parts":[["2024"]]},"page":"10-21070","title":"Digital Supervision for Critical Awareness and Ethical Technology Integration in Education","type":"article-journal","volume":"9"},"uris":["http://www.mendeley.com/documents/?uuid=d9f388ed-6d9c-4721-b69a-27530d8c2bd9"]}],"mendeley":{"formattedCitation":"[14]","plainTextFormattedCitation":"[14]","previouslyFormattedCitation":"[14]"},"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14]</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on reflective or</w:t>
      </w:r>
      <w:r w:rsidR="00596DF9" w:rsidRPr="00B52EBB">
        <w:rPr>
          <w:rFonts w:asciiTheme="majorBidi" w:eastAsia="Times New Roman" w:hAnsiTheme="majorBidi" w:cstheme="majorBidi"/>
          <w:sz w:val="20"/>
          <w:szCs w:val="20"/>
          <w:lang w:val="id-ID" w:eastAsia="id-ID"/>
        </w:rPr>
        <w:t xml:space="preserve"> coaching-based supervision </w:t>
      </w:r>
      <w:sdt>
        <w:sdtPr>
          <w:rPr>
            <w:rFonts w:asciiTheme="majorBidi" w:eastAsia="Times New Roman" w:hAnsiTheme="majorBidi" w:cstheme="majorBidi"/>
            <w:color w:val="000000"/>
            <w:sz w:val="20"/>
            <w:szCs w:val="20"/>
            <w:lang w:val="id-ID" w:eastAsia="id-ID"/>
          </w:rPr>
          <w:tag w:val="MENDELEY_CITATION_v3_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"/>
          <w:id w:val="-240640460"/>
          <w:placeholder>
            <w:docPart w:val="DefaultPlaceholder_-1854013440"/>
          </w:placeholder>
        </w:sdtPr>
        <w:sdtContent>
          <w:r w:rsidR="00182F7B" w:rsidRPr="00B52EBB">
            <w:rPr>
              <w:rFonts w:asciiTheme="majorBidi" w:eastAsia="Times New Roman" w:hAnsiTheme="majorBidi" w:cstheme="majorBidi"/>
              <w:color w:val="000000"/>
              <w:sz w:val="20"/>
              <w:szCs w:val="20"/>
              <w:lang w:val="id-ID" w:eastAsia="id-ID"/>
            </w:rPr>
            <w:t>[19]</w:t>
          </w:r>
        </w:sdtContent>
      </w:sdt>
      <w:r w:rsidR="00596DF9" w:rsidRPr="00B52EBB">
        <w:rPr>
          <w:rFonts w:asciiTheme="majorBidi" w:eastAsia="Times New Roman" w:hAnsiTheme="majorBidi" w:cstheme="majorBidi"/>
          <w:sz w:val="20"/>
          <w:szCs w:val="20"/>
          <w:lang w:val="id-ID" w:eastAsia="id-ID"/>
        </w:rPr>
        <w:t xml:space="preserve">, </w:t>
      </w:r>
      <w:sdt>
        <w:sdtPr>
          <w:rPr>
            <w:rFonts w:asciiTheme="majorBidi" w:eastAsia="Times New Roman" w:hAnsiTheme="majorBidi" w:cstheme="majorBidi"/>
            <w:color w:val="000000"/>
            <w:sz w:val="20"/>
            <w:szCs w:val="20"/>
            <w:lang w:val="id-ID" w:eastAsia="id-ID"/>
          </w:rPr>
          <w:tag w:val="MENDELEY_CITATION_v3_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"/>
          <w:id w:val="1135059009"/>
          <w:placeholder>
            <w:docPart w:val="DefaultPlaceholder_-1854013440"/>
          </w:placeholder>
        </w:sdtPr>
        <w:sdtContent>
          <w:r w:rsidR="00182F7B" w:rsidRPr="00B52EBB">
            <w:rPr>
              <w:rFonts w:asciiTheme="majorBidi" w:eastAsia="Times New Roman" w:hAnsiTheme="majorBidi" w:cstheme="majorBidi"/>
              <w:color w:val="000000"/>
              <w:sz w:val="20"/>
              <w:szCs w:val="20"/>
              <w:lang w:val="id-ID" w:eastAsia="id-ID"/>
            </w:rPr>
            <w:t>[20]</w:t>
          </w:r>
        </w:sdtContent>
      </w:sdt>
      <w:r w:rsidRPr="00B52EBB">
        <w:rPr>
          <w:rFonts w:asciiTheme="majorBidi" w:eastAsia="Times New Roman" w:hAnsiTheme="majorBidi" w:cstheme="majorBidi"/>
          <w:sz w:val="20"/>
          <w:szCs w:val="20"/>
          <w:lang w:val="id-ID" w:eastAsia="id-ID"/>
        </w:rPr>
        <w:t>, or on obstacles to digital</w:t>
      </w:r>
      <w:r w:rsidR="00596DF9" w:rsidRPr="00B52EBB">
        <w:rPr>
          <w:rFonts w:asciiTheme="majorBidi" w:eastAsia="Times New Roman" w:hAnsiTheme="majorBidi" w:cstheme="majorBidi"/>
          <w:sz w:val="20"/>
          <w:szCs w:val="20"/>
          <w:lang w:val="id-ID" w:eastAsia="id-ID"/>
        </w:rPr>
        <w:t xml:space="preserve"> transformation in education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Navarrete","given":"E","non-dropping-particle":"","parse-names":false,"suffix":""},{"dropping-particle":"","family":"Nehring","given":"A","non-dropping-particle":"","parse-names":false,"suffix":""},{"dropping-particle":"","family":"Schanze","given":"S","non-dropping-particle":"","parse-names":false,"suffix":""},{"dropping-particle":"","family":"Ewerth","given":"R","non-dropping-particle":"","parse-names":false,"suffix":""},{"dropping-particle":"","family":"Hoppe","given":"A","non-dropping-particle":"","parse-names":false,"suffix":""}],"container-title":"International Journal of Artificial Intelligence in Education","id":"ITEM-1","issued":{"date-parts":[["2025"]]},"page":"1-64","title":"A closer look into recent video-based learning research: A comprehensive review of video characteristics, tools, technologies, and learning effectiveness","type":"article-journal"},"uris":["http://www.mendeley.com/documents/?uuid=472993ca-6be2-45d4-a260-5c9a5e856e63"]}],"mendeley":{"formattedCitation":"[15]","plainTextFormattedCitation":"[15]","previouslyFormattedCitation":"[15]"},"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15]</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without examining an official government platform in an elementary-school context.</w:t>
      </w:r>
    </w:p>
    <w:p w14:paraId="68EC1241" w14:textId="184A1F78" w:rsidR="00EE0161" w:rsidRPr="00B52EBB" w:rsidRDefault="00EE0161" w:rsidP="00B52EBB">
      <w:pPr>
        <w:spacing w:after="0" w:line="240" w:lineRule="auto"/>
        <w:ind w:firstLine="284"/>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Therefore, this study aims to analyze, in depth, the management of academic supervision through the Ruang GTK platform using the PDCA cycle in two public elementary schools with different characteristics. Specifically, this article addresses the following questions:</w:t>
      </w:r>
      <w:r w:rsidR="00B52EBB">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How is academic supervision planned through Ruang GTK at SDN Sukawangi and SDN 068 Cimincrang?</w:t>
      </w:r>
      <w:r w:rsidR="00B52EBB">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How is academic supervision implemented (observed and given feedback) through Ruang GTK?</w:t>
      </w:r>
      <w:r w:rsidR="00B52EBB">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How is supervision evaluated and how is teacher reflection facilitated through Ruang GTK?</w:t>
      </w:r>
      <w:r w:rsidR="00B52EBB">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How is follow-up or competency-development programmed so that the PDCA cycle becomes continuous?</w:t>
      </w:r>
    </w:p>
    <w:p w14:paraId="43852FC4" w14:textId="6F3FB7F7" w:rsidR="00EE0161" w:rsidRPr="00B52EBB" w:rsidRDefault="00EE0161" w:rsidP="00EE0161">
      <w:pPr>
        <w:spacing w:after="0" w:line="240" w:lineRule="auto"/>
        <w:ind w:firstLine="284"/>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By answering these questions, the article contributes theoretically to the literature on digital academic supervision by integrating (a) the government-backed Ruang GTK platform, (b) PDCA-based quality management, and (c) teacher competence dev</w:t>
      </w:r>
      <w:r w:rsidR="003E7D86" w:rsidRPr="00B52EBB">
        <w:rPr>
          <w:rFonts w:asciiTheme="majorBidi" w:eastAsia="Times New Roman" w:hAnsiTheme="majorBidi" w:cstheme="majorBidi"/>
          <w:sz w:val="20"/>
          <w:szCs w:val="20"/>
          <w:lang w:val="id-ID" w:eastAsia="id-ID"/>
        </w:rPr>
        <w:t xml:space="preserve">elopment in basic education </w:t>
      </w:r>
      <w:r w:rsidR="00EE0758">
        <w:rPr>
          <w:rFonts w:asciiTheme="majorBidi" w:eastAsia="Times New Roman" w:hAnsiTheme="majorBidi" w:cstheme="majorBidi"/>
          <w:sz w:val="20"/>
          <w:szCs w:val="20"/>
          <w:lang w:val="id-ID" w:eastAsia="id-ID"/>
        </w:rPr>
        <w:fldChar w:fldCharType="begin" w:fldLock="1"/>
      </w:r>
      <w:r w:rsidR="00EE0758">
        <w:rPr>
          <w:rFonts w:asciiTheme="majorBidi" w:eastAsia="Times New Roman" w:hAnsiTheme="majorBidi" w:cstheme="majorBidi"/>
          <w:sz w:val="20"/>
          <w:szCs w:val="20"/>
          <w:lang w:val="id-ID" w:eastAsia="id-ID"/>
        </w:rPr>
        <w:instrText>ADDIN CSL_CITATION {"citationItems":[{"id":"ITEM-1","itemData":{"author":[{"dropping-particle":"","family":"Capra","given":"Fritjof","non-dropping-particle":"","parse-names":false,"suffix":""},{"dropping-particle":"","family":"Luisi","given":"Pier Luigi","non-dropping-particle":"","parse-names":false,"suffix":""}],"id":"ITEM-1","issued":{"date-parts":[["2014"]]},"publisher":"Cambridge University Press","title":"The Systems View of Life: A Unifying Vision","type":"book"},"uris":["http://www.mendeley.com/documents/?uuid=3c43bd97-cfd6-414b-94f6-bde99e8e9184"]}],"mendeley":{"formattedCitation":"[16]","plainTextFormattedCitation":"[16]","previouslyFormattedCitation":"[16]"},"properties":{"noteIndex":0},"schema":"https://github.com/citation-style-language/schema/raw/master/csl-citation.json"}</w:instrText>
      </w:r>
      <w:r w:rsidR="00EE0758">
        <w:rPr>
          <w:rFonts w:asciiTheme="majorBidi" w:eastAsia="Times New Roman" w:hAnsiTheme="majorBidi" w:cstheme="majorBidi"/>
          <w:sz w:val="20"/>
          <w:szCs w:val="20"/>
          <w:lang w:val="id-ID" w:eastAsia="id-ID"/>
        </w:rPr>
        <w:fldChar w:fldCharType="separate"/>
      </w:r>
      <w:r w:rsidR="00EE0758" w:rsidRPr="00EE0758">
        <w:rPr>
          <w:rFonts w:asciiTheme="majorBidi" w:eastAsia="Times New Roman" w:hAnsiTheme="majorBidi" w:cstheme="majorBidi"/>
          <w:noProof/>
          <w:sz w:val="20"/>
          <w:szCs w:val="20"/>
          <w:lang w:val="id-ID" w:eastAsia="id-ID"/>
        </w:rPr>
        <w:t>[16]</w:t>
      </w:r>
      <w:r w:rsidR="00EE0758">
        <w:rPr>
          <w:rFonts w:asciiTheme="majorBidi" w:eastAsia="Times New Roman" w:hAnsiTheme="majorBidi" w:cstheme="majorBidi"/>
          <w:sz w:val="20"/>
          <w:szCs w:val="20"/>
          <w:lang w:val="id-ID" w:eastAsia="id-ID"/>
        </w:rPr>
        <w:fldChar w:fldCharType="end"/>
      </w:r>
      <w:r w:rsidR="00EE0758">
        <w:rPr>
          <w:rFonts w:asciiTheme="majorBidi" w:eastAsia="Times New Roman" w:hAnsiTheme="majorBidi" w:cstheme="majorBidi"/>
          <w:sz w:val="20"/>
          <w:szCs w:val="20"/>
          <w:lang w:eastAsia="id-ID"/>
        </w:rPr>
        <w:t xml:space="preserve">. </w:t>
      </w:r>
      <w:r w:rsidRPr="00B52EBB">
        <w:rPr>
          <w:rFonts w:asciiTheme="majorBidi" w:eastAsia="Times New Roman" w:hAnsiTheme="majorBidi" w:cstheme="majorBidi"/>
          <w:sz w:val="20"/>
          <w:szCs w:val="20"/>
          <w:lang w:val="id-ID" w:eastAsia="id-ID"/>
        </w:rPr>
        <w:t>Practically, it offers an operational model that can be replicated by school principals and district supervisors.</w:t>
      </w:r>
    </w:p>
    <w:p w14:paraId="6786381C" w14:textId="77777777" w:rsidR="00EE0161" w:rsidRPr="00B52EBB" w:rsidRDefault="00EE0161" w:rsidP="00EE0161">
      <w:pPr>
        <w:spacing w:after="0" w:line="240" w:lineRule="auto"/>
        <w:ind w:firstLine="284"/>
        <w:jc w:val="both"/>
        <w:rPr>
          <w:rFonts w:asciiTheme="majorBidi" w:eastAsia="Times New Roman" w:hAnsiTheme="majorBidi" w:cstheme="majorBidi"/>
          <w:sz w:val="20"/>
          <w:szCs w:val="20"/>
          <w:lang w:val="id-ID" w:eastAsia="id-ID"/>
        </w:rPr>
      </w:pPr>
    </w:p>
    <w:p w14:paraId="5A203334" w14:textId="13E8399C" w:rsidR="00EE0758" w:rsidRPr="00EE0758" w:rsidRDefault="00B52EBB" w:rsidP="00EE0758">
      <w:pPr>
        <w:pStyle w:val="heading1"/>
        <w:rPr>
          <w:lang w:val="en-ID"/>
        </w:rPr>
      </w:pPr>
      <w:r w:rsidRPr="004C55A0">
        <w:rPr>
          <w:lang w:val="en-ID"/>
        </w:rPr>
        <w:t>Method</w:t>
      </w:r>
    </w:p>
    <w:p w14:paraId="7BE6349A" w14:textId="26137CC2" w:rsidR="00EE0758" w:rsidRPr="00EE0758" w:rsidRDefault="00EE0758" w:rsidP="00EE0758">
      <w:pPr>
        <w:pStyle w:val="NormalWeb"/>
        <w:spacing w:before="0" w:beforeAutospacing="0" w:after="0" w:afterAutospacing="0"/>
        <w:ind w:firstLine="360"/>
        <w:jc w:val="both"/>
        <w:rPr>
          <w:sz w:val="20"/>
          <w:szCs w:val="20"/>
        </w:rPr>
      </w:pPr>
      <w:r w:rsidRPr="00EE0758">
        <w:rPr>
          <w:sz w:val="20"/>
          <w:szCs w:val="20"/>
        </w:rPr>
        <w:t xml:space="preserve">This research adopted a qualitative descriptive approach utilizing a multiple case-study design to provide an in-depth analysis of supervision management via the Ruang </w:t>
      </w:r>
      <w:r w:rsidRPr="00EE0758">
        <w:rPr>
          <w:sz w:val="20"/>
          <w:szCs w:val="20"/>
        </w:rPr>
        <w:lastRenderedPageBreak/>
        <w:t xml:space="preserve">GTK platform. The study focused on two distinct educational contexts—SDN </w:t>
      </w:r>
      <w:proofErr w:type="spellStart"/>
      <w:r w:rsidRPr="00EE0758">
        <w:rPr>
          <w:sz w:val="20"/>
          <w:szCs w:val="20"/>
        </w:rPr>
        <w:t>Sukawangi</w:t>
      </w:r>
      <w:proofErr w:type="spellEnd"/>
      <w:r w:rsidRPr="00EE0758">
        <w:rPr>
          <w:sz w:val="20"/>
          <w:szCs w:val="20"/>
        </w:rPr>
        <w:t xml:space="preserve"> (suburban) and SDN 068 </w:t>
      </w:r>
      <w:proofErr w:type="spellStart"/>
      <w:r w:rsidRPr="00EE0758">
        <w:rPr>
          <w:sz w:val="20"/>
          <w:szCs w:val="20"/>
        </w:rPr>
        <w:t>Cimincrang</w:t>
      </w:r>
      <w:proofErr w:type="spellEnd"/>
      <w:r w:rsidRPr="00EE0758">
        <w:rPr>
          <w:sz w:val="20"/>
          <w:szCs w:val="20"/>
        </w:rPr>
        <w:t xml:space="preserve"> (urban)—during the odd semester of the 2024/2025 academic year. Participants were selected via purposive sampling, involving school principals and eight teachers who actively utilized the platform, ensuring that the data reflected authentic experiences regarding the planning, implementation, and follow-up phases </w:t>
      </w:r>
      <w:r>
        <w:rPr>
          <w:sz w:val="20"/>
          <w:szCs w:val="20"/>
        </w:rPr>
        <w:fldChar w:fldCharType="begin" w:fldLock="1"/>
      </w:r>
      <w:r>
        <w:rPr>
          <w:sz w:val="20"/>
          <w:szCs w:val="20"/>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5a5460a1-1480-4980-a8b8-fe3bab97a62c"]},{"id":"ITEM-2","itemData":{"author":[{"dropping-particle":"","family":"Creswell","given":"J W","non-dropping-particle":"","parse-names":false,"suffix":""},{"dropping-particle":"","family":"Creswell","given":"J D","non-dropping-particle":"","parse-names":false,"suffix":""}],"edition":"5","id":"ITEM-2","issued":{"date-parts":[["2018"]]},"publisher":"SAGE Publications","publisher-place":"Los Angeles, CA","title":"Research Design: Qualitative, Quantitative, and Mixed Methods Approaches","type":"book"},"uris":["http://www.mendeley.com/documents/?uuid=5c90359f-59b3-4227-8602-019d937487f6"]}],"mendeley":{"formattedCitation":"[17], [18]","plainTextFormattedCitation":"[17], [18]","previouslyFormattedCitation":"[17], [18]"},"properties":{"noteIndex":0},"schema":"https://github.com/citation-style-language/schema/raw/master/csl-citation.json"}</w:instrText>
      </w:r>
      <w:r>
        <w:rPr>
          <w:sz w:val="20"/>
          <w:szCs w:val="20"/>
        </w:rPr>
        <w:fldChar w:fldCharType="separate"/>
      </w:r>
      <w:r w:rsidRPr="00EE0758">
        <w:rPr>
          <w:noProof/>
          <w:sz w:val="20"/>
          <w:szCs w:val="20"/>
        </w:rPr>
        <w:t>[17], [18]</w:t>
      </w:r>
      <w:r>
        <w:rPr>
          <w:sz w:val="20"/>
          <w:szCs w:val="20"/>
        </w:rPr>
        <w:fldChar w:fldCharType="end"/>
      </w:r>
      <w:r>
        <w:rPr>
          <w:sz w:val="20"/>
          <w:szCs w:val="20"/>
        </w:rPr>
        <w:t>.</w:t>
      </w:r>
    </w:p>
    <w:p w14:paraId="16EFB91F" w14:textId="1C55F893" w:rsidR="00EE0758" w:rsidRPr="00EE0758" w:rsidRDefault="00EE0758" w:rsidP="00EE0758">
      <w:pPr>
        <w:pStyle w:val="NormalWeb"/>
        <w:spacing w:before="0" w:beforeAutospacing="0" w:after="0" w:afterAutospacing="0"/>
        <w:ind w:firstLine="360"/>
        <w:jc w:val="both"/>
        <w:rPr>
          <w:sz w:val="20"/>
          <w:szCs w:val="20"/>
        </w:rPr>
      </w:pPr>
      <w:r w:rsidRPr="00EE0758">
        <w:rPr>
          <w:sz w:val="20"/>
          <w:szCs w:val="20"/>
        </w:rPr>
        <w:t>Data collection employed three complementary techniques to capture a holistic view of the supervision process. First, in-depth interviews explored participants' perceptions of the PDCA cycle and technical barriers. Second, non-participant observation examined real-time feedback sessions alongside digital entry processes. Third, document analysis scrutinized supervision schedules, digital instruments, and reflection notes. All instruments were rigorously aligned with national supervision indicators. The collected data were analyzed using an interactive model involving reduction, display, and conclusion drawing, allowing for thematic coding centered on issues like digital transparency and follow-up conversion</w:t>
      </w:r>
      <w:r>
        <w:rPr>
          <w:sz w:val="20"/>
          <w:szCs w:val="20"/>
        </w:rPr>
        <w:t xml:space="preserve"> </w:t>
      </w:r>
      <w:r>
        <w:rPr>
          <w:sz w:val="20"/>
          <w:szCs w:val="20"/>
        </w:rPr>
        <w:fldChar w:fldCharType="begin" w:fldLock="1"/>
      </w:r>
      <w:r>
        <w:rPr>
          <w:sz w:val="20"/>
          <w:szCs w:val="20"/>
        </w:rPr>
        <w:instrText>ADDIN CSL_CITATION {"citationItems":[{"id":"ITEM-1","itemData":{"author":[{"dropping-particle":"","family":"Moleong","given":"L J","non-dropping-particle":"","parse-names":false,"suffix":""}],"edition":"Revisi","id":"ITEM-1","issued":{"date-parts":[["2021"]]},"publisher":"Remaja Rosdakarya","publisher-place":"Bandung","title":"Metodologi Penelitian Kualitatif","type":"book"},"uris":["http://www.mendeley.com/documents/?uuid=de663663-5a53-4198-99ae-0969a63487cc"]}],"mendeley":{"formattedCitation":"[19]","plainTextFormattedCitation":"[19]","previouslyFormattedCitation":"[19]"},"properties":{"noteIndex":0},"schema":"https://github.com/citation-style-language/schema/raw/master/csl-citation.json"}</w:instrText>
      </w:r>
      <w:r>
        <w:rPr>
          <w:sz w:val="20"/>
          <w:szCs w:val="20"/>
        </w:rPr>
        <w:fldChar w:fldCharType="separate"/>
      </w:r>
      <w:r w:rsidRPr="00EE0758">
        <w:rPr>
          <w:noProof/>
          <w:sz w:val="20"/>
          <w:szCs w:val="20"/>
        </w:rPr>
        <w:t>[19]</w:t>
      </w:r>
      <w:r>
        <w:rPr>
          <w:sz w:val="20"/>
          <w:szCs w:val="20"/>
        </w:rPr>
        <w:fldChar w:fldCharType="end"/>
      </w:r>
      <w:r w:rsidRPr="00EE0758">
        <w:rPr>
          <w:sz w:val="20"/>
          <w:szCs w:val="20"/>
        </w:rPr>
        <w:t xml:space="preserve">. Finally, research trustworthiness was established through source and technique triangulation, member checking with principals to verify interpretations, and a digital audit trail of Ruang GTK documents to ensure dependability and confirmability </w:t>
      </w:r>
      <w:r>
        <w:rPr>
          <w:sz w:val="20"/>
          <w:szCs w:val="20"/>
        </w:rPr>
        <w:fldChar w:fldCharType="begin" w:fldLock="1"/>
      </w:r>
      <w:r>
        <w:rPr>
          <w:sz w:val="20"/>
          <w:szCs w:val="20"/>
        </w:rPr>
        <w:instrText>ADDIN CSL_CITATION {"citationItems":[{"id":"ITEM-1","itemData":{"author":[{"dropping-particle":"","family":"Zaliani","given":"Z","non-dropping-particle":"","parse-names":false,"suffix":""},{"dropping-particle":"","family":"Niswanto","given":"N","non-dropping-particle":"","parse-names":false,"suffix":""},{"dropping-particle":"","family":"Rasyid","given":"S","non-dropping-particle":"","parse-names":false,"suffix":""}],"container-title":"International Journal of Applied Research and Sustainable Sciences","id":"ITEM-1","issue":"6","issued":{"date-parts":[["2025"]]},"title":"Enhancing Teacher Performance through Digital-Based Principal Supervision in Elementary Schools","type":"article-journal","volume":"3"},"uris":["http://www.mendeley.com/documents/?uuid=fba9e8ab-c88b-4584-b264-2ef80576e17f"]}],"mendeley":{"formattedCitation":"[20]","plainTextFormattedCitation":"[20]","previouslyFormattedCitation":"[20]"},"properties":{"noteIndex":0},"schema":"https://github.com/citation-style-language/schema/raw/master/csl-citation.json"}</w:instrText>
      </w:r>
      <w:r>
        <w:rPr>
          <w:sz w:val="20"/>
          <w:szCs w:val="20"/>
        </w:rPr>
        <w:fldChar w:fldCharType="separate"/>
      </w:r>
      <w:r w:rsidRPr="00EE0758">
        <w:rPr>
          <w:noProof/>
          <w:sz w:val="20"/>
          <w:szCs w:val="20"/>
        </w:rPr>
        <w:t>[20]</w:t>
      </w:r>
      <w:r>
        <w:rPr>
          <w:sz w:val="20"/>
          <w:szCs w:val="20"/>
        </w:rPr>
        <w:fldChar w:fldCharType="end"/>
      </w:r>
      <w:r>
        <w:rPr>
          <w:sz w:val="20"/>
          <w:szCs w:val="20"/>
        </w:rPr>
        <w:t>.</w:t>
      </w:r>
    </w:p>
    <w:p w14:paraId="151B18A0" w14:textId="49511358" w:rsidR="00EE0758" w:rsidRPr="00EE0758" w:rsidRDefault="00B52EBB" w:rsidP="00EE0758">
      <w:pPr>
        <w:pStyle w:val="heading1"/>
        <w:rPr>
          <w:lang w:val="en-ID"/>
        </w:rPr>
      </w:pPr>
      <w:r w:rsidRPr="004C55A0">
        <w:rPr>
          <w:lang w:val="en-ID"/>
        </w:rPr>
        <w:t>Result</w:t>
      </w:r>
    </w:p>
    <w:p w14:paraId="4B8C74F6" w14:textId="77777777" w:rsidR="00EE0758" w:rsidRPr="00EE0758" w:rsidRDefault="00EE0758" w:rsidP="00EE0758">
      <w:pPr>
        <w:pStyle w:val="Heading3"/>
        <w:spacing w:after="160"/>
        <w:ind w:left="0" w:firstLine="0"/>
        <w:rPr>
          <w:rFonts w:asciiTheme="majorBidi" w:hAnsiTheme="majorBidi" w:cstheme="majorBidi"/>
          <w:sz w:val="20"/>
          <w:szCs w:val="20"/>
        </w:rPr>
      </w:pPr>
      <w:r w:rsidRPr="00EE0758">
        <w:rPr>
          <w:rFonts w:asciiTheme="majorBidi" w:hAnsiTheme="majorBidi" w:cstheme="majorBidi"/>
          <w:sz w:val="20"/>
          <w:szCs w:val="20"/>
        </w:rPr>
        <w:t>3.1 Planning (Plan): The Transition to Digital-Based Strategic Planning</w:t>
      </w:r>
    </w:p>
    <w:p w14:paraId="666FDC1A"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The planning phase serves as the foundation for the entire academic supervision cycle. In the context of SDN </w:t>
      </w:r>
      <w:proofErr w:type="spellStart"/>
      <w:r w:rsidRPr="00EE0758">
        <w:rPr>
          <w:rFonts w:asciiTheme="majorBidi" w:hAnsiTheme="majorBidi" w:cstheme="majorBidi"/>
          <w:sz w:val="20"/>
          <w:szCs w:val="20"/>
        </w:rPr>
        <w:t>Sukawangi</w:t>
      </w:r>
      <w:proofErr w:type="spellEnd"/>
      <w:r w:rsidRPr="00EE0758">
        <w:rPr>
          <w:rFonts w:asciiTheme="majorBidi" w:hAnsiTheme="majorBidi" w:cstheme="majorBidi"/>
          <w:sz w:val="20"/>
          <w:szCs w:val="20"/>
        </w:rPr>
        <w:t xml:space="preserve"> and SDN 068 </w:t>
      </w:r>
      <w:proofErr w:type="spellStart"/>
      <w:r w:rsidRPr="00EE0758">
        <w:rPr>
          <w:rFonts w:asciiTheme="majorBidi" w:hAnsiTheme="majorBidi" w:cstheme="majorBidi"/>
          <w:sz w:val="20"/>
          <w:szCs w:val="20"/>
        </w:rPr>
        <w:t>Cimincrang</w:t>
      </w:r>
      <w:proofErr w:type="spellEnd"/>
      <w:r w:rsidRPr="00EE0758">
        <w:rPr>
          <w:rFonts w:asciiTheme="majorBidi" w:hAnsiTheme="majorBidi" w:cstheme="majorBidi"/>
          <w:sz w:val="20"/>
          <w:szCs w:val="20"/>
        </w:rPr>
        <w:t xml:space="preserve">, this phase marked a significant departure from traditional, paper-based administrative routines toward a more integrated, digital-based strategic planning approach using the Ruang GTK platform. The research found that principals in both schools did not treat supervision as a spontaneous or administrative "tick-box" exercise. Instead, at the beginning of the 2024/2025 academic year, they utilized the platform to draft comprehensive annual supervision plans that were explicitly aligned with the school’s academic calendar and the strategic goals of the </w:t>
      </w:r>
      <w:r w:rsidRPr="00EE0758">
        <w:rPr>
          <w:rFonts w:asciiTheme="majorBidi" w:hAnsiTheme="majorBidi" w:cstheme="majorBidi"/>
          <w:i/>
          <w:iCs/>
          <w:sz w:val="20"/>
          <w:szCs w:val="20"/>
        </w:rPr>
        <w:t>Merdeka Curriculum</w:t>
      </w:r>
      <w:r w:rsidRPr="00EE0758">
        <w:rPr>
          <w:rFonts w:asciiTheme="majorBidi" w:hAnsiTheme="majorBidi" w:cstheme="majorBidi"/>
          <w:sz w:val="20"/>
          <w:szCs w:val="20"/>
        </w:rPr>
        <w:t>.</w:t>
      </w:r>
    </w:p>
    <w:p w14:paraId="6C5BD05F" w14:textId="0825351E"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The planning process in Ruang GTK required principals to be meticulous. They identified specific teachers’ needs by analyzing data from previous supervision cycles. For instance, if a teacher had previously struggled with classroom management or the implementation of differentiated instruction, the principal would flag these specific indicators in the platform for the upcoming schedule. This shift ensures that supervision is no longer generic—where every teacher is judged by the exact same criteria regardless of their experience level—but is instead tailored to specific subjects, grade levels, and individual pedagogical weaknesses. This personalized approach aligns with the core philosophy of the </w:t>
      </w:r>
      <w:r w:rsidRPr="00EE0758">
        <w:rPr>
          <w:rFonts w:asciiTheme="majorBidi" w:hAnsiTheme="majorBidi" w:cstheme="majorBidi"/>
          <w:i/>
          <w:iCs/>
          <w:sz w:val="20"/>
          <w:szCs w:val="20"/>
        </w:rPr>
        <w:t>Merdeka Curriculum</w:t>
      </w:r>
      <w:r w:rsidRPr="00EE0758">
        <w:rPr>
          <w:rFonts w:asciiTheme="majorBidi" w:hAnsiTheme="majorBidi" w:cstheme="majorBidi"/>
          <w:sz w:val="20"/>
          <w:szCs w:val="20"/>
        </w:rPr>
        <w:t>, which emphasizes student-centered learning and teacher autonomy</w:t>
      </w:r>
      <w:r w:rsidR="00FA652C">
        <w:rPr>
          <w:rFonts w:asciiTheme="majorBidi" w:hAnsiTheme="majorBidi" w:cstheme="majorBidi"/>
          <w:sz w:val="20"/>
          <w:szCs w:val="20"/>
        </w:rPr>
        <w:t>.</w:t>
      </w:r>
    </w:p>
    <w:p w14:paraId="1955C12E" w14:textId="5B0B90E8"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A crucial element observed in this study was the democratization of the planning process. Teachers were deliberately and actively involved in planning meetings, a practice that significantly altered the psychological climate of supervision. Before the formal supervision period commenced, principals in both schools organized </w:t>
      </w:r>
      <w:r w:rsidRPr="00EE0758">
        <w:rPr>
          <w:rFonts w:asciiTheme="majorBidi" w:hAnsiTheme="majorBidi" w:cstheme="majorBidi"/>
          <w:sz w:val="20"/>
          <w:szCs w:val="20"/>
        </w:rPr>
        <w:lastRenderedPageBreak/>
        <w:t xml:space="preserve">coordination meetings to transparently explain the digital indicators within Ruang GTK. They detailed the timeline for uploads, the specific teaching modules to be assessed, and the types of digital evidence required. By demystifying the algorithm and the assessment criteria beforehand, the schools successfully reduced the anxiety often associated with "inspection." This participatory planning fostered a sense of ownership among teachers; they viewed supervision not as a search for faults, but as a shared roadmap for professional growth. This observation echoes established principles of instructional leadership, which argue that stakeholder participation is essential for building trust and commitment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author":[{"dropping-particle":"","family":"Kozma","given":"Robert B","non-dropping-particle":"","parse-names":false,"suffix":""}],"chapter-number":"1","editor":[{"dropping-particle":"","family":"Kozma","given":"Robert B","non-dropping-particle":"","parse-names":false,"suffix":""}],"id":"ITEM-1","issued":{"date-parts":[["2003"]]},"note":"Focuses on the impact of technology as a catalyst for educational reform.","page":"1-18","publisher":"International Society for Technology in Education (ISTE)","publisher-place":"Eugene, OR","title":"Technology, Innovation, and Educational Change: A Global Perspective","type":"chapter"},"uris":["http://www.mendeley.com/documents/?uuid=f5d1dece-1605-4d8d-be0c-b06f8f87a888"]}],"mendeley":{"formattedCitation":"[21]","plainTextFormattedCitation":"[21]","previouslyFormattedCitation":"[21]"},"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21]</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09E0AE26" w14:textId="64ADA15B" w:rsid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However, the transition was not without its challenges. The study revealed a digital divide, particularly regarding technical readiness. While the planning logic was sound, some teachers—especially senior teachers or those in the suburban context of SDN </w:t>
      </w:r>
      <w:proofErr w:type="spellStart"/>
      <w:r w:rsidRPr="00EE0758">
        <w:rPr>
          <w:rFonts w:asciiTheme="majorBidi" w:hAnsiTheme="majorBidi" w:cstheme="majorBidi"/>
          <w:sz w:val="20"/>
          <w:szCs w:val="20"/>
        </w:rPr>
        <w:t>Sukawangi</w:t>
      </w:r>
      <w:proofErr w:type="spellEnd"/>
      <w:r w:rsidRPr="00EE0758">
        <w:rPr>
          <w:rFonts w:asciiTheme="majorBidi" w:hAnsiTheme="majorBidi" w:cstheme="majorBidi"/>
          <w:sz w:val="20"/>
          <w:szCs w:val="20"/>
        </w:rPr>
        <w:t xml:space="preserve">—experienced difficulties in navigating the interface. Common hurdles included formatting lesson plans to meet the platform’s upload size limits, linking specific observation instruments to the correct calendar dates, or misunderstanding the digital terminology used in the forms. These technical frictions suggest that while the </w:t>
      </w:r>
      <w:r w:rsidRPr="00EE0758">
        <w:rPr>
          <w:rFonts w:asciiTheme="majorBidi" w:hAnsiTheme="majorBidi" w:cstheme="majorBidi"/>
          <w:i/>
          <w:iCs/>
          <w:sz w:val="20"/>
          <w:szCs w:val="20"/>
        </w:rPr>
        <w:t>concept</w:t>
      </w:r>
      <w:r w:rsidRPr="00EE0758">
        <w:rPr>
          <w:rFonts w:asciiTheme="majorBidi" w:hAnsiTheme="majorBidi" w:cstheme="majorBidi"/>
          <w:sz w:val="20"/>
          <w:szCs w:val="20"/>
        </w:rPr>
        <w:t xml:space="preserve"> of digital planning is embraced, the </w:t>
      </w:r>
      <w:r w:rsidRPr="00EE0758">
        <w:rPr>
          <w:rFonts w:asciiTheme="majorBidi" w:hAnsiTheme="majorBidi" w:cstheme="majorBidi"/>
          <w:i/>
          <w:iCs/>
          <w:sz w:val="20"/>
          <w:szCs w:val="20"/>
        </w:rPr>
        <w:t>execution</w:t>
      </w:r>
      <w:r w:rsidRPr="00EE0758">
        <w:rPr>
          <w:rFonts w:asciiTheme="majorBidi" w:hAnsiTheme="majorBidi" w:cstheme="majorBidi"/>
          <w:sz w:val="20"/>
          <w:szCs w:val="20"/>
        </w:rPr>
        <w:t xml:space="preserve"> requires sustained scaffolding. As noted in recent studies on educational technology, the mere introduction of a platform is insufficient without initial training and continuous technical mentoring to bridge the gap between digital intent and operational capability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author":[{"dropping-particle":"","family":"Handayani","given":"L","non-dropping-particle":"","parse-names":false,"suffix":""},{"dropping-particle":"","family":"Lebang","given":"R","non-dropping-particle":"","parse-names":false,"suffix":""},{"dropping-particle":"","family":"Rikasari","given":"F E","non-dropping-particle":"","parse-names":false,"suffix":""}],"container-title":"JPP (Jurnal Pendidikan Dan Pembelajaran)","id":"ITEM-1","issue":"1","issued":{"date-parts":[["2024"]]},"page":"31-39","title":"Critical Review of Technology-Based Education Supervision Models: Implications for Improving The Quality of Learning in The Digital Age","type":"article-journal","volume":"31"},"uris":["http://www.mendeley.com/documents/?uuid=989c05a3-2738-4ce6-9dd3-25c8439c1b4d"]}],"mendeley":{"formattedCitation":"[22]","plainTextFormattedCitation":"[22]","previouslyFormattedCitation":"[22]"},"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22]</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3EEB90C9"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p>
    <w:p w14:paraId="0B859045" w14:textId="77777777" w:rsidR="00EE0758" w:rsidRPr="00EE0758" w:rsidRDefault="00EE0758" w:rsidP="00EE0758">
      <w:pPr>
        <w:pStyle w:val="Heading3"/>
        <w:spacing w:after="160"/>
        <w:ind w:left="0" w:firstLine="0"/>
        <w:rPr>
          <w:rFonts w:asciiTheme="majorBidi" w:hAnsiTheme="majorBidi" w:cstheme="majorBidi"/>
          <w:sz w:val="20"/>
          <w:szCs w:val="20"/>
        </w:rPr>
      </w:pPr>
      <w:r w:rsidRPr="00EE0758">
        <w:rPr>
          <w:rFonts w:asciiTheme="majorBidi" w:hAnsiTheme="majorBidi" w:cstheme="majorBidi"/>
          <w:sz w:val="20"/>
          <w:szCs w:val="20"/>
        </w:rPr>
        <w:t>3.2 Implementation (Do): The Hybrid Mechanism of Real-Time Supervision</w:t>
      </w:r>
    </w:p>
    <w:p w14:paraId="1DFC5DD7"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The implementation phase, or the "Do" stage of the PDCA cycle, was characterized by a hybrid methodology that blended traditional face-to-face observation with real-time digital documentation. In both SDN </w:t>
      </w:r>
      <w:proofErr w:type="spellStart"/>
      <w:r w:rsidRPr="00EE0758">
        <w:rPr>
          <w:rFonts w:asciiTheme="majorBidi" w:hAnsiTheme="majorBidi" w:cstheme="majorBidi"/>
          <w:sz w:val="20"/>
          <w:szCs w:val="20"/>
        </w:rPr>
        <w:t>Sukawangi</w:t>
      </w:r>
      <w:proofErr w:type="spellEnd"/>
      <w:r w:rsidRPr="00EE0758">
        <w:rPr>
          <w:rFonts w:asciiTheme="majorBidi" w:hAnsiTheme="majorBidi" w:cstheme="majorBidi"/>
          <w:sz w:val="20"/>
          <w:szCs w:val="20"/>
        </w:rPr>
        <w:t xml:space="preserve"> and SDN 068 </w:t>
      </w:r>
      <w:proofErr w:type="spellStart"/>
      <w:r w:rsidRPr="00EE0758">
        <w:rPr>
          <w:rFonts w:asciiTheme="majorBidi" w:hAnsiTheme="majorBidi" w:cstheme="majorBidi"/>
          <w:sz w:val="20"/>
          <w:szCs w:val="20"/>
        </w:rPr>
        <w:t>Cimincrang</w:t>
      </w:r>
      <w:proofErr w:type="spellEnd"/>
      <w:r w:rsidRPr="00EE0758">
        <w:rPr>
          <w:rFonts w:asciiTheme="majorBidi" w:hAnsiTheme="majorBidi" w:cstheme="majorBidi"/>
          <w:sz w:val="20"/>
          <w:szCs w:val="20"/>
        </w:rPr>
        <w:t>, the physical presence of the supervisor remained central, but the recording mechanism was fully digitized. During classroom observations, the principal (or a designated senior teacher) would sit in the class equipped with a laptop or tablet, observing the teaching-learning process while simultaneously inputting notes, ratings, and immediate feedback directly into the Ruang GTK interface.</w:t>
      </w:r>
    </w:p>
    <w:p w14:paraId="75A8D27A" w14:textId="2ECEDA9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This real-time data entry profoundly changed the nature of the observation. In traditional methods, feedback might be given days later, often relying on fading memories. With Ruang GTK, the feedback was immediate and traceable. Teachers could log into their accounts immediately after the lesson concluded and view the supervisor's notes. This transparency made the supervision process significantly more objective; every comment regarding classroom management, student engagement, or instructional clarity was time-stamped and attached to the specific lesson context. This traceability supports the integrity of the assessment, ensuring that feedback is based on observed evidence rather than subjective opinion</w:t>
      </w:r>
      <w:r w:rsidR="00FA652C">
        <w:rPr>
          <w:rFonts w:asciiTheme="majorBidi" w:hAnsiTheme="majorBidi" w:cstheme="majorBidi"/>
          <w:sz w:val="20"/>
          <w:szCs w:val="20"/>
        </w:rPr>
        <w:t>.</w:t>
      </w:r>
    </w:p>
    <w:p w14:paraId="689F7633" w14:textId="00DCF460"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Furthermore, the schools implemented a "dual feedback" system that proved highly effective. The first layer was the digital feedback within the platform, which served as a permanent record that teachers could reread and reflect upon at their own pace. The second layer was a short, interpersonal post-observation conference held shortly after the class. In these face-to-face sessions, the digital data served as the basis for dialogue. Teachers could clarify why they chose a certain method, negotiate future targets, or ask for concrete examples of better practices. This combination of hard digital data and soft </w:t>
      </w:r>
      <w:r w:rsidRPr="00EE0758">
        <w:rPr>
          <w:rFonts w:asciiTheme="majorBidi" w:hAnsiTheme="majorBidi" w:cstheme="majorBidi"/>
          <w:sz w:val="20"/>
          <w:szCs w:val="20"/>
        </w:rPr>
        <w:lastRenderedPageBreak/>
        <w:t xml:space="preserve">human dialogue aligns with reflective-coaching approaches, which have been shown to be far more effective in strengthening teacher learning cycles than isolated reporting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author":[{"dropping-particle":"","family":"Cutrer-Parraga","given":"E A","non-dropping-particle":"","parse-names":false,"suffix":""},{"dropping-particle":"","family":"Miller","given":"E E","non-dropping-particle":"","parse-names":false,"suffix":""}],"container-title":"Frontiers in Education","id":"ITEM-1","issued":{"date-parts":[["2022"]]},"page":"1048716","publisher":"Frontiers Media SA","title":"The role of reflection in supporting initially resistant teachers’ implementation of targeted reading instruction","type":"chapter"},"uris":["http://www.mendeley.com/documents/?uuid=80f38c84-1ab4-48cb-95d5-ae00358ca031"]}],"mendeley":{"formattedCitation":"[23]","plainTextFormattedCitation":"[23]","previouslyFormattedCitation":"[23]"},"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23]</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48866150" w14:textId="31213158"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The platform’s capabilities also allowed for a more analytical approach to implementation. Principals utilized the dashboard features to monitor supervision records across different months, comparing performance over time. They could track specific metrics, such as the variety of instructional media used or the level of student interaction. This data-based monitoring facilitates "evidence-informed supervision," allowing the principal to identify patterns of improvement or stagnation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author":[{"dropping-particle":"","family":"Pesina","given":"R","non-dropping-particle":"","parse-names":false,"suffix":""}],"container-title":"arXiv preprint arXiv:2502.12515","id":"ITEM-1","issued":{"date-parts":[["2025"]]},"title":"Mentoring software in education and its impact on teacher development: An integrative literature review","type":"article-journal"},"uris":["http://www.mendeley.com/documents/?uuid=dc59dec5-e993-406d-a7bf-af3d89d464fe"]}],"mendeley":{"formattedCitation":"[24]","plainTextFormattedCitation":"[24]","previouslyFormattedCitation":"[24]"},"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24]</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66500B48" w14:textId="3BBAD1D9" w:rsid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Despite these advancements, the "Do" phase faced infrastructure hurdles. Both the urban and suburban schools reported issues with intermittent internet connectivity, which occasionally disrupted the real-time entry of data. In some cases, principals had to resort to taking manual notes and inputting them into the system later, which diminished the immediacy of the feedback. Additionally, a psychological barrier remained: some teachers expressed concern that the "system-generated" judgment or the rigid selection of digital indicators might not fully capture the complex, contextual dynamics of a live classroom—a limitation often cited in broader research on digital supervision systems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author":[{"dropping-particle":"","family":"Handayani","given":"L","non-dropping-particle":"","parse-names":false,"suffix":""},{"dropping-particle":"","family":"Lebang","given":"R","non-dropping-particle":"","parse-names":false,"suffix":""},{"dropping-particle":"","family":"Rikasari","given":"F E","non-dropping-particle":"","parse-names":false,"suffix":""}],"container-title":"JPP (Jurnal Pendidikan Dan Pembelajaran)","id":"ITEM-1","issue":"1","issued":{"date-parts":[["2024"]]},"page":"31-39","title":"Critical Review of Technology-Based Education Supervision Models: Implications for Improving The Quality of Learning in The Digital Age","type":"article-journal","volume":"31"},"uris":["http://www.mendeley.com/documents/?uuid=989c05a3-2738-4ce6-9dd3-25c8439c1b4d"]}],"mendeley":{"formattedCitation":"[22]","plainTextFormattedCitation":"[22]","previouslyFormattedCitation":"[22]"},"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22]</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6421EC8B"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p>
    <w:p w14:paraId="27CDC577" w14:textId="77777777" w:rsidR="00EE0758" w:rsidRPr="00EE0758" w:rsidRDefault="00EE0758" w:rsidP="00EE0758">
      <w:pPr>
        <w:pStyle w:val="Heading3"/>
        <w:spacing w:after="160"/>
        <w:ind w:left="0" w:firstLine="0"/>
        <w:rPr>
          <w:rFonts w:asciiTheme="majorBidi" w:hAnsiTheme="majorBidi" w:cstheme="majorBidi"/>
          <w:sz w:val="20"/>
          <w:szCs w:val="20"/>
        </w:rPr>
      </w:pPr>
      <w:r w:rsidRPr="00EE0758">
        <w:rPr>
          <w:rFonts w:asciiTheme="majorBidi" w:hAnsiTheme="majorBidi" w:cstheme="majorBidi"/>
          <w:sz w:val="20"/>
          <w:szCs w:val="20"/>
        </w:rPr>
        <w:t>3.3 Evaluation (Check): From Judgment to Collaborative Reflection</w:t>
      </w:r>
    </w:p>
    <w:p w14:paraId="1C1D26D2"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In the Ruang GTK ecosystem, the "Check" or evaluation phase was reimagined not merely as a final grading of teacher performance, but as a structured process of collaborative reflection. The findings from SDN </w:t>
      </w:r>
      <w:proofErr w:type="spellStart"/>
      <w:r w:rsidRPr="00EE0758">
        <w:rPr>
          <w:rFonts w:asciiTheme="majorBidi" w:hAnsiTheme="majorBidi" w:cstheme="majorBidi"/>
          <w:sz w:val="20"/>
          <w:szCs w:val="20"/>
        </w:rPr>
        <w:t>Sukawangi</w:t>
      </w:r>
      <w:proofErr w:type="spellEnd"/>
      <w:r w:rsidRPr="00EE0758">
        <w:rPr>
          <w:rFonts w:asciiTheme="majorBidi" w:hAnsiTheme="majorBidi" w:cstheme="majorBidi"/>
          <w:sz w:val="20"/>
          <w:szCs w:val="20"/>
        </w:rPr>
        <w:t xml:space="preserve"> and SDN 068 </w:t>
      </w:r>
      <w:proofErr w:type="spellStart"/>
      <w:r w:rsidRPr="00EE0758">
        <w:rPr>
          <w:rFonts w:asciiTheme="majorBidi" w:hAnsiTheme="majorBidi" w:cstheme="majorBidi"/>
          <w:sz w:val="20"/>
          <w:szCs w:val="20"/>
        </w:rPr>
        <w:t>Cimincrang</w:t>
      </w:r>
      <w:proofErr w:type="spellEnd"/>
      <w:r w:rsidRPr="00EE0758">
        <w:rPr>
          <w:rFonts w:asciiTheme="majorBidi" w:hAnsiTheme="majorBidi" w:cstheme="majorBidi"/>
          <w:sz w:val="20"/>
          <w:szCs w:val="20"/>
        </w:rPr>
        <w:t xml:space="preserve"> indicate that evaluation was treated as a diagnostic tool rather than a punitive one. The platform provided a compiled view of each teacher’s performance description based on the indicators set during the planning phase. Crucially, this view was accessible to both the supervisor and the teacher, fostering a transparent environment where "secret evaluations" were eliminated.</w:t>
      </w:r>
    </w:p>
    <w:p w14:paraId="25670FCC" w14:textId="053E29DE"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This bidirectional transparency significantly enhanced accountability. Teachers could read exactly what the principal had written about their pedagogical methods, social competence, and professional conduct. If a teacher disagreed with an assessment—for example, regarding their use of technology in the classroom—they could respond by writing their own reflections or action points within the same platform. This feature reduced the possibility of bias and ensured that the evaluation was a dialogue, not a monologue. Theoretical frameworks on digital education management support this, suggesting that open access to evaluation data builds trust and encourages self-regulation among educators</w:t>
      </w:r>
      <w:r w:rsidR="00FA652C">
        <w:rPr>
          <w:rFonts w:asciiTheme="majorBidi" w:hAnsiTheme="majorBidi" w:cstheme="majorBidi"/>
          <w:sz w:val="20"/>
          <w:szCs w:val="20"/>
        </w:rPr>
        <w:t>.</w:t>
      </w:r>
    </w:p>
    <w:p w14:paraId="7DD5BFDA" w14:textId="2A03C109"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At the institutional level, principals utilized the analytic reports generated by Ruang GTK to perform a macro-evaluation of the school’s academic health. By viewing aggregated data, principals could identify systemic trends, such as which indicators were most frequently unmet across the faculty (e.g., designing project-based learning assessments) or which teachers repeatedly required support in specific areas. These data-driven insights were then discussed in internal school meetings, transforming supervision from an individual event into a collective learning process. This aligns with the concept of the "learning organization," where individual data points are synthesized to drive school-wide improvement strategies</w:t>
      </w:r>
      <w:r w:rsidR="00FA652C">
        <w:rPr>
          <w:rFonts w:asciiTheme="majorBidi" w:hAnsiTheme="majorBidi" w:cstheme="majorBidi"/>
          <w:sz w:val="20"/>
          <w:szCs w:val="20"/>
        </w:rPr>
        <w:t>.</w:t>
      </w:r>
    </w:p>
    <w:p w14:paraId="0C2DF79F" w14:textId="68F13C7A" w:rsid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lastRenderedPageBreak/>
        <w:t xml:space="preserve">However, the transition to qualitative digital evaluation was not seamless. Some teachers found the qualitative descriptions in Ruang GTK harder to interpret than the traditional numeric scores they were accustomed to. They expressed a need for clearer rubrics to understand what specific behaviors constituted "good" versus "excellent" in the digital text. Furthermore, the integrity of the evaluation was sometimes compromised by administrative compliance issues; some teachers did not consistently upload the required evidence (such as photos of student work or revised lesson plans), causing their digital evaluation reports to appear incomplete even if their classroom performance was adequate. This discrepancy indicates that digital evaluation systems still require structured guidance and routine human follow-up to ensure that the digital record accurately reflects reality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author":[{"dropping-particle":"","family":"Choiriyah","given":"F","non-dropping-particle":"","parse-names":false,"suffix":""},{"dropping-particle":"","family":"Nashrullah","given":"M","non-dropping-particle":"","parse-names":false,"suffix":""},{"dropping-particle":"","family":"Nursalim","given":"M","non-dropping-particle":"","parse-names":false,"suffix":""},{"dropping-particle":"","family":"Khamidi","given":"A","non-dropping-particle":"","parse-names":false,"suffix":""}],"container-title":"Academia Open","id":"ITEM-1","issue":"2","issued":{"date-parts":[["2024"]]},"page":"10-21070","title":"Digital Supervision for Critical Awareness and Ethical Technology Integration in Education","type":"article-journal","volume":"9"},"uris":["http://www.mendeley.com/documents/?uuid=d9f388ed-6d9c-4721-b69a-27530d8c2bd9"]},{"id":"ITEM-2","itemData":{"DOI":"10.37304/eej.v7i1.21228","author":[{"dropping-particle":"","family":"Shelvia","given":"B","non-dropping-particle":"","parse-names":false,"suffix":""}],"container-title":"Equity In Education Journal","id":"ITEM-2","issue":"1","issued":{"date-parts":[["2025","3"]]},"page":"48-55","title":"EFEKTIVITAS SUPERVISI AKADEMIK BERBASIS DIGITAL DALAM MENINGKATKAN KINERJA GURU DI ERA KURIKULUM MERDEKA","type":"article-journal","volume":"7"},"uris":["http://www.mendeley.com/documents/?uuid=4ca11379-c45d-4515-8b20-dc147813cff0"]}],"mendeley":{"formattedCitation":"[14], [25]","plainTextFormattedCitation":"[14], [25]","previouslyFormattedCitation":"[14], [25]"},"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14], [25]</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5C063F43"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p>
    <w:p w14:paraId="5A81581D" w14:textId="77777777" w:rsidR="00EE0758" w:rsidRPr="00EE0758" w:rsidRDefault="00EE0758" w:rsidP="00EE0758">
      <w:pPr>
        <w:pStyle w:val="Heading3"/>
        <w:spacing w:after="160"/>
        <w:ind w:left="0" w:firstLine="0"/>
        <w:rPr>
          <w:rFonts w:asciiTheme="majorBidi" w:hAnsiTheme="majorBidi" w:cstheme="majorBidi"/>
          <w:sz w:val="20"/>
          <w:szCs w:val="20"/>
        </w:rPr>
      </w:pPr>
      <w:r w:rsidRPr="00EE0758">
        <w:rPr>
          <w:rFonts w:asciiTheme="majorBidi" w:hAnsiTheme="majorBidi" w:cstheme="majorBidi"/>
          <w:sz w:val="20"/>
          <w:szCs w:val="20"/>
        </w:rPr>
        <w:t>3.4 Follow-Up (Act): Closing the Loop for Continuous Improvement</w:t>
      </w:r>
    </w:p>
    <w:p w14:paraId="2F1E4A12"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The final and arguably most critical stage of the cycle is the Follow-Up (Act). In both SDN </w:t>
      </w:r>
      <w:proofErr w:type="spellStart"/>
      <w:r w:rsidRPr="00EE0758">
        <w:rPr>
          <w:rFonts w:asciiTheme="majorBidi" w:hAnsiTheme="majorBidi" w:cstheme="majorBidi"/>
          <w:sz w:val="20"/>
          <w:szCs w:val="20"/>
        </w:rPr>
        <w:t>Sukawangi</w:t>
      </w:r>
      <w:proofErr w:type="spellEnd"/>
      <w:r w:rsidRPr="00EE0758">
        <w:rPr>
          <w:rFonts w:asciiTheme="majorBidi" w:hAnsiTheme="majorBidi" w:cstheme="majorBidi"/>
          <w:sz w:val="20"/>
          <w:szCs w:val="20"/>
        </w:rPr>
        <w:t xml:space="preserve"> and SDN 068 </w:t>
      </w:r>
      <w:proofErr w:type="spellStart"/>
      <w:r w:rsidRPr="00EE0758">
        <w:rPr>
          <w:rFonts w:asciiTheme="majorBidi" w:hAnsiTheme="majorBidi" w:cstheme="majorBidi"/>
          <w:sz w:val="20"/>
          <w:szCs w:val="20"/>
        </w:rPr>
        <w:t>Cimincrang</w:t>
      </w:r>
      <w:proofErr w:type="spellEnd"/>
      <w:r w:rsidRPr="00EE0758">
        <w:rPr>
          <w:rFonts w:asciiTheme="majorBidi" w:hAnsiTheme="majorBidi" w:cstheme="majorBidi"/>
          <w:sz w:val="20"/>
          <w:szCs w:val="20"/>
        </w:rPr>
        <w:t xml:space="preserve">, the research highlighted that supervision did not stop at the evaluation report. Instead, the "Act" phase was rigorously pursued to ensure that the findings translated into tangible professional development. The principals actively converted the weaknesses identified in Ruang GTK into concrete follow-up programs. These included short in-house training sessions on digital learning tools, workshops specifically designed to address gaps in understanding the </w:t>
      </w:r>
      <w:r w:rsidRPr="00EE0758">
        <w:rPr>
          <w:rFonts w:asciiTheme="majorBidi" w:hAnsiTheme="majorBidi" w:cstheme="majorBidi"/>
          <w:i/>
          <w:iCs/>
          <w:sz w:val="20"/>
          <w:szCs w:val="20"/>
        </w:rPr>
        <w:t>Merdeka Curriculum</w:t>
      </w:r>
      <w:r w:rsidRPr="00EE0758">
        <w:rPr>
          <w:rFonts w:asciiTheme="majorBidi" w:hAnsiTheme="majorBidi" w:cstheme="majorBidi"/>
          <w:sz w:val="20"/>
          <w:szCs w:val="20"/>
        </w:rPr>
        <w:t xml:space="preserve"> lesson design, and intense one-to-one coaching for teachers who demonstrated specific, persistent weaknesses.</w:t>
      </w:r>
    </w:p>
    <w:p w14:paraId="380C5FD8" w14:textId="77777777"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A defining feature of this digital management model was that these follow-up programs were mapped back into the Ruang GTK platform. This allowed for the online monitoring of progress. For example, if a teacher was flagged for poor classroom management, the follow-up action might be to observe a senior teacher’s class; the reflection from this peer observation would then be uploaded to the platform as evidence of "action taken." This created a continuous loop where the "Act" of one cycle became the baseline data for the "Plan" of the next.</w:t>
      </w:r>
    </w:p>
    <w:p w14:paraId="4DC5AA00" w14:textId="6EC8A3D8"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Teachers were also required to upload evidence of improvement, such as revised lesson plans, photos of new classroom practices, or certificates from webinars attended. This asynchronous verification allowed the principal to monitor growth without needing to schedule constant physical meetings, making the process efficient. This continuous loop ensures that the PDCA cycle remains visible and that supervision results actually lead to the enhancement of teacher competence, which is the ultimate goal of academic supervision</w:t>
      </w:r>
      <w:r w:rsidR="00FA652C">
        <w:rPr>
          <w:rFonts w:asciiTheme="majorBidi" w:hAnsiTheme="majorBidi" w:cstheme="majorBidi"/>
          <w:sz w:val="20"/>
          <w:szCs w:val="20"/>
        </w:rPr>
        <w:t>.</w:t>
      </w:r>
    </w:p>
    <w:p w14:paraId="36E8B3AA" w14:textId="513D9354" w:rsidR="00EE0758" w:rsidRPr="00EE0758" w:rsidRDefault="00EE0758" w:rsidP="00EE0758">
      <w:pPr>
        <w:pStyle w:val="NormalWeb"/>
        <w:spacing w:before="0" w:beforeAutospacing="0" w:after="0" w:afterAutospacing="0"/>
        <w:ind w:firstLine="360"/>
        <w:jc w:val="both"/>
        <w:rPr>
          <w:rFonts w:asciiTheme="majorBidi" w:hAnsiTheme="majorBidi" w:cstheme="majorBidi"/>
          <w:sz w:val="20"/>
          <w:szCs w:val="20"/>
        </w:rPr>
      </w:pPr>
      <w:r w:rsidRPr="00EE0758">
        <w:rPr>
          <w:rFonts w:asciiTheme="majorBidi" w:hAnsiTheme="majorBidi" w:cstheme="majorBidi"/>
          <w:sz w:val="20"/>
          <w:szCs w:val="20"/>
        </w:rPr>
        <w:t xml:space="preserve">Nevertheless, constraints in this stage were predominantly logistical. Teachers frequently cited a lack of time to attend follow-up training or coaching sessions outside of their heavy teaching hours. Additionally, unstable internet access in certain periods delayed the uploading of evidence. To address these barriers, the schools adopted adaptive strategies. Principals implemented more flexible schedules for coaching and utilized a "distributed leadership" approach by pairing less digitally literate teachers with more competent peers. This peer-tutoring model not only solved technical issues but also built a collaborative culture, consistent with research suggesting that distributed leadership is key to sustainable school improvement </w:t>
      </w:r>
      <w:r w:rsidR="00FA652C">
        <w:rPr>
          <w:rFonts w:asciiTheme="majorBidi" w:hAnsiTheme="majorBidi" w:cstheme="majorBidi"/>
          <w:sz w:val="20"/>
          <w:szCs w:val="20"/>
        </w:rPr>
        <w:fldChar w:fldCharType="begin" w:fldLock="1"/>
      </w:r>
      <w:r w:rsidR="00FA652C">
        <w:rPr>
          <w:rFonts w:asciiTheme="majorBidi" w:hAnsiTheme="majorBidi" w:cstheme="majorBidi"/>
          <w:sz w:val="20"/>
          <w:szCs w:val="20"/>
        </w:rPr>
        <w:instrText>ADDIN CSL_CITATION {"citationItems":[{"id":"ITEM-1","itemData":{"DOI":"10.21137/sjes.2023.3.2.2","author":[{"dropping-particle":"","family":"Ardhani","given":"Kusuma","non-dropping-particle":"","parse-names":false,"suffix":""},{"dropping-particle":"","family":"Tisngati","given":"Urip","non-dropping-particle":"","parse-names":false,"suffix":""},{"dropping-particle":"","family":"Sugiyono","given":"Sugiyono","non-dropping-particle":"","parse-names":false,"suffix":""}],"container-title":"Scholarly Journal of Elementary School","id":"ITEM-1","issue":"2","issued":{"date-parts":[["2023"]]},"page":"72-82","title":"Kesiapan Dan Hambatan Guru Dalam Mengimplementasikan Kurikulum Merdeka Di Sekolah Dasar","type":"article-journal","volume":"3"},"uris":["http://www.mendeley.com/documents/?uuid=4e26ea0c-6190-4edc-911a-0b482b9dc8d2"]}],"mendeley":{"formattedCitation":"[26]","plainTextFormattedCitation":"[26]"},"properties":{"noteIndex":0},"schema":"https://github.com/citation-style-language/schema/raw/master/csl-citation.json"}</w:instrText>
      </w:r>
      <w:r w:rsidR="00FA652C">
        <w:rPr>
          <w:rFonts w:asciiTheme="majorBidi" w:hAnsiTheme="majorBidi" w:cstheme="majorBidi"/>
          <w:sz w:val="20"/>
          <w:szCs w:val="20"/>
        </w:rPr>
        <w:fldChar w:fldCharType="separate"/>
      </w:r>
      <w:r w:rsidR="00FA652C" w:rsidRPr="00FA652C">
        <w:rPr>
          <w:rFonts w:asciiTheme="majorBidi" w:hAnsiTheme="majorBidi" w:cstheme="majorBidi"/>
          <w:noProof/>
          <w:sz w:val="20"/>
          <w:szCs w:val="20"/>
        </w:rPr>
        <w:t>[26]</w:t>
      </w:r>
      <w:r w:rsidR="00FA652C">
        <w:rPr>
          <w:rFonts w:asciiTheme="majorBidi" w:hAnsiTheme="majorBidi" w:cstheme="majorBidi"/>
          <w:sz w:val="20"/>
          <w:szCs w:val="20"/>
        </w:rPr>
        <w:fldChar w:fldCharType="end"/>
      </w:r>
      <w:r w:rsidR="00FA652C">
        <w:rPr>
          <w:rFonts w:asciiTheme="majorBidi" w:hAnsiTheme="majorBidi" w:cstheme="majorBidi"/>
          <w:sz w:val="20"/>
          <w:szCs w:val="20"/>
        </w:rPr>
        <w:t>.</w:t>
      </w:r>
    </w:p>
    <w:p w14:paraId="1E4C9197" w14:textId="618F36AC" w:rsidR="00EE0758" w:rsidRPr="004C55A0" w:rsidRDefault="00EE0758" w:rsidP="00EE0758">
      <w:pPr>
        <w:pStyle w:val="heading1"/>
        <w:rPr>
          <w:szCs w:val="24"/>
          <w:lang w:val="en-ID"/>
        </w:rPr>
      </w:pPr>
      <w:r w:rsidRPr="004C55A0">
        <w:rPr>
          <w:szCs w:val="24"/>
          <w:lang w:val="en-ID"/>
        </w:rPr>
        <w:lastRenderedPageBreak/>
        <w:t>Discussion</w:t>
      </w:r>
    </w:p>
    <w:p w14:paraId="0BE01913" w14:textId="77777777" w:rsidR="00EE0161" w:rsidRPr="00B52EBB" w:rsidRDefault="00EE0161" w:rsidP="00C262E2">
      <w:pPr>
        <w:spacing w:after="0" w:line="240" w:lineRule="auto"/>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The overall pattern found in both schools demonstrates that digital academic supervision through Ruang GTK can be effectively managed if it follows a PDCA logic.</w:t>
      </w:r>
    </w:p>
    <w:p w14:paraId="2F2EA6B3" w14:textId="112D7D42" w:rsidR="00EE0161" w:rsidRPr="00FA652C" w:rsidRDefault="00EE0161" w:rsidP="009227A5">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 xml:space="preserve">First, the planning stage in Ruang GTK met three current demands of instructional leadership: (a) alignment with national policy—two 2024 GTK circulars that require digital supervision entries; (b) alignment with curriculum change—supervision focused on differentiated instruction and projects as required by the Merdeka Curriculum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DOI":"10.37304/eej.v7i1.21228","author":[{"dropping-particle":"","family":"Shelvia","given":"B","non-dropping-particle":"","parse-names":false,"suffix":""}],"container-title":"Equity In Education Journal","id":"ITEM-1","issue":"1","issued":{"date-parts":[["2025","3"]]},"page":"48-55","title":"EFEKTIVITAS SUPERVISI AKADEMIK BERBASIS DIGITAL DALAM MENINGKATKAN KINERJA GURU DI ERA KURIKULUM MERDEKA","type":"article-journal","volume":"7"},"uris":["http://www.mendeley.com/documents/?uuid=4ca11379-c45d-4515-8b20-dc147813cff0"]}],"mendeley":{"formattedCitation":"[25]","plainTextFormattedCitation":"[25]","previouslyFormattedCitation":"[25]"},"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25]</w:t>
      </w:r>
      <w:r w:rsidR="00FA652C">
        <w:rPr>
          <w:rFonts w:asciiTheme="majorBidi" w:eastAsia="Times New Roman" w:hAnsiTheme="majorBidi" w:cstheme="majorBidi"/>
          <w:sz w:val="20"/>
          <w:szCs w:val="20"/>
          <w:lang w:val="id-ID" w:eastAsia="id-ID"/>
        </w:rPr>
        <w:fldChar w:fldCharType="end"/>
      </w:r>
      <w:r w:rsidRPr="00B52EBB">
        <w:rPr>
          <w:rFonts w:asciiTheme="majorBidi" w:eastAsia="Times New Roman" w:hAnsiTheme="majorBidi" w:cstheme="majorBidi"/>
          <w:sz w:val="20"/>
          <w:szCs w:val="20"/>
          <w:lang w:val="id-ID" w:eastAsia="id-ID"/>
        </w:rPr>
        <w:t xml:space="preserve"> and (c) teacher participation—teachers knew beforehand what they would be observed on, which is crucial for adult learni</w:t>
      </w:r>
      <w:r w:rsidR="009227A5" w:rsidRPr="00B52EBB">
        <w:rPr>
          <w:rFonts w:asciiTheme="majorBidi" w:eastAsia="Times New Roman" w:hAnsiTheme="majorBidi" w:cstheme="majorBidi"/>
          <w:sz w:val="20"/>
          <w:szCs w:val="20"/>
          <w:lang w:val="id-ID" w:eastAsia="id-ID"/>
        </w:rPr>
        <w:t>ng and accountability</w:t>
      </w:r>
      <w:r w:rsidRPr="00B52EBB">
        <w:rPr>
          <w:rFonts w:asciiTheme="majorBidi" w:eastAsia="Times New Roman" w:hAnsiTheme="majorBidi" w:cstheme="majorBidi"/>
          <w:sz w:val="20"/>
          <w:szCs w:val="20"/>
          <w:lang w:val="id-ID" w:eastAsia="id-ID"/>
        </w:rPr>
        <w:t>. This is in line with digital-supervision readiness find</w:t>
      </w:r>
      <w:r w:rsidR="009227A5" w:rsidRPr="00B52EBB">
        <w:rPr>
          <w:rFonts w:asciiTheme="majorBidi" w:eastAsia="Times New Roman" w:hAnsiTheme="majorBidi" w:cstheme="majorBidi"/>
          <w:sz w:val="20"/>
          <w:szCs w:val="20"/>
          <w:lang w:val="id-ID" w:eastAsia="id-ID"/>
        </w:rPr>
        <w:t xml:space="preserve">ings reported in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author":[{"dropping-particle":"","family":"Astuti","given":"R","non-dropping-particle":"","parse-names":false,"suffix":""},{"dropping-particle":"","family":"Sutiah","given":"S","non-dropping-particle":"","parse-names":false,"suffix":""},{"dropping-particle":"","family":"Hidayatulloh","given":"H","non-dropping-particle":"","parse-names":false,"suffix":""},{"dropping-particle":"","family":"Nisak","given":"N M","non-dropping-particle":"","parse-names":false,"suffix":""}],"container-title":"Academic Journal Research (ACJOURE)","id":"ITEM-1","issue":"1","issued":{"date-parts":[["2024"]]},"page":"89-106","title":"Transformation of educational supervision with digital technology: implementation, opportunities and challenges","type":"article-journal","volume":"2"},"uris":["http://www.mendeley.com/documents/?uuid=306a8f0c-ea34-4ecd-8082-efd83e5d0469"]},{"id":"ITEM-2","itemData":{"DOI":"10.51454/jlmpedu.v1i2.427","author":[{"dropping-particle":"","family":"Kasmawati","given":"Kasmawati","non-dropping-particle":"","parse-names":false,"suffix":""}],"container-title":"JLMP-Edu","id":"ITEM-2","issue":"2","issued":{"date-parts":[["2023"]]},"page":"33-40","title":"Transformation of Islamic Education: Fostering Exemplary Character Through Integrated Curriculum in Islamic Elementary Schools","type":"article-journal","volume":"1"},"uris":["http://www.mendeley.com/documents/?uuid=c799ac19-9864-4932-869e-7c20d956988c"]}],"mendeley":{"formattedCitation":"[9], [27]","plainTextFormattedCitation":"[9], [27]","previouslyFormattedCitation":"[9], [26]"},"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9], [27]</w:t>
      </w:r>
      <w:r w:rsidR="00FA652C">
        <w:rPr>
          <w:rFonts w:asciiTheme="majorBidi" w:eastAsia="Times New Roman" w:hAnsiTheme="majorBidi" w:cstheme="majorBidi"/>
          <w:sz w:val="20"/>
          <w:szCs w:val="20"/>
          <w:lang w:val="id-ID" w:eastAsia="id-ID"/>
        </w:rPr>
        <w:fldChar w:fldCharType="end"/>
      </w:r>
      <w:r w:rsidR="00FA652C">
        <w:rPr>
          <w:rFonts w:asciiTheme="majorBidi" w:eastAsia="Times New Roman" w:hAnsiTheme="majorBidi" w:cstheme="majorBidi"/>
          <w:sz w:val="20"/>
          <w:szCs w:val="20"/>
          <w:lang w:eastAsia="id-ID"/>
        </w:rPr>
        <w:t>.</w:t>
      </w:r>
    </w:p>
    <w:p w14:paraId="2BBDEEBB" w14:textId="75A4DDC0" w:rsidR="00EE0161" w:rsidRPr="00FA652C" w:rsidRDefault="00EE0161" w:rsidP="00EE0161">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 xml:space="preserve">Second, the implementation stage combined the strengths of face-to-face classroom observation (rich context, immediate pedagogical dialogue) with the strengths of digital platforms (documentation, analytics, traceability). This corresponds to the “hybrid e-supervision” model proposed in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DOI":"https://doi.org/10.56916/jirpe.v4i4.1770","ISSN":"2829-775X","author":[{"dropping-particle":"","family":"Maryati","given":"Neneng Meri","non-dropping-particle":"","parse-names":false,"suffix":""},{"dropping-particle":"","family":"Hidayat","given":"Hidayat","non-dropping-particle":"","parse-names":false,"suffix":""},{"dropping-particle":"","family":"Sulastri","given":"Neneng","non-dropping-particle":"","parse-names":false,"suffix":""},{"dropping-particle":"","family":"Anwar","given":"Saeful","non-dropping-particle":"","parse-names":false,"suffix":""}],"container-title":"Journal of Innovation and Research in Primary Education","id":"ITEM-1","issue":"4","issued":{"date-parts":[["2025"]]},"page":"1891-1903","title":"School Management in Preventing Bullying in Primary Schools","type":"article-journal","volume":"4"},"uris":["http://www.mendeley.com/documents/?uuid=71207df9-3265-47c0-9b56-2eb055b48843"]}],"mendeley":{"formattedCitation":"[28]","plainTextFormattedCitation":"[28]","previouslyFormattedCitation":"[27]"},"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28]</w:t>
      </w:r>
      <w:r w:rsidR="00FA652C">
        <w:rPr>
          <w:rFonts w:asciiTheme="majorBidi" w:eastAsia="Times New Roman" w:hAnsiTheme="majorBidi" w:cstheme="majorBidi"/>
          <w:sz w:val="20"/>
          <w:szCs w:val="20"/>
          <w:lang w:val="id-ID" w:eastAsia="id-ID"/>
        </w:rPr>
        <w:fldChar w:fldCharType="end"/>
      </w:r>
      <w:r w:rsidRPr="00B52EBB">
        <w:rPr>
          <w:rFonts w:asciiTheme="majorBidi" w:eastAsia="Times New Roman" w:hAnsiTheme="majorBidi" w:cstheme="majorBidi"/>
          <w:sz w:val="20"/>
          <w:szCs w:val="20"/>
          <w:lang w:val="id-ID" w:eastAsia="id-ID"/>
        </w:rPr>
        <w:t xml:space="preserve"> and is also consistent with international work on video-based and platform-based coaching, which improves instructional quality when feedback is specific and timely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author":[{"dropping-particle":"","family":"Fleury","given":"V P","non-dropping-particle":"","parse-names":false,"suffix":""},{"dropping-particle":"","family":"Dennis","given":"L","non-dropping-particle":"","parse-names":false,"suffix":""},{"dropping-particle":"","family":"Williams","given":"A N","non-dropping-particle":"","parse-names":false,"suffix":""}],"container-title":"Language, Speech, and Hearing Services in Schools","id":"ITEM-1","issue":"3","issued":{"date-parts":[["2024"]]},"page":"985-993","title":"Learning to Implement Dialogic Reading Through Video-Based Online Training: A Preliminary Study","type":"article-journal","volume":"55"},"uris":["http://www.mendeley.com/documents/?uuid=1f4264bb-dc3f-41ab-8f20-eae4249a0fbe"]}],"mendeley":{"formattedCitation":"[29]","plainTextFormattedCitation":"[29]","previouslyFormattedCitation":"[28]"},"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29]</w:t>
      </w:r>
      <w:r w:rsidR="00FA652C">
        <w:rPr>
          <w:rFonts w:asciiTheme="majorBidi" w:eastAsia="Times New Roman" w:hAnsiTheme="majorBidi" w:cstheme="majorBidi"/>
          <w:sz w:val="20"/>
          <w:szCs w:val="20"/>
          <w:lang w:val="id-ID" w:eastAsia="id-ID"/>
        </w:rPr>
        <w:fldChar w:fldCharType="end"/>
      </w:r>
      <w:r w:rsidR="00FA652C">
        <w:rPr>
          <w:rFonts w:asciiTheme="majorBidi" w:eastAsia="Times New Roman" w:hAnsiTheme="majorBidi" w:cstheme="majorBidi"/>
          <w:sz w:val="20"/>
          <w:szCs w:val="20"/>
          <w:lang w:eastAsia="id-ID"/>
        </w:rPr>
        <w:t>.</w:t>
      </w:r>
    </w:p>
    <w:p w14:paraId="307C3D46" w14:textId="2B824FB0" w:rsidR="00EE0161" w:rsidRPr="00FA652C" w:rsidRDefault="00EE0161" w:rsidP="00EE0161">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Third, the evaluation stage clearly functioned as the “Check” in PDCA—using real data generated by the platform, allowing teachers to reflect, and giving principals an evidentiary basis for school-level decisions. This matches earlier arguments that digitalization increases transparency and reduces sub</w:t>
      </w:r>
      <w:r w:rsidR="00D80164" w:rsidRPr="00B52EBB">
        <w:rPr>
          <w:rFonts w:asciiTheme="majorBidi" w:eastAsia="Times New Roman" w:hAnsiTheme="majorBidi" w:cstheme="majorBidi"/>
          <w:sz w:val="20"/>
          <w:szCs w:val="20"/>
          <w:lang w:val="id-ID" w:eastAsia="id-ID"/>
        </w:rPr>
        <w:t>jective bias in supervision</w:t>
      </w:r>
      <w:r w:rsidRPr="00B52EBB">
        <w:rPr>
          <w:rFonts w:asciiTheme="majorBidi" w:eastAsia="Times New Roman" w:hAnsiTheme="majorBidi" w:cstheme="majorBidi"/>
          <w:sz w:val="20"/>
          <w:szCs w:val="20"/>
          <w:lang w:val="id-ID" w:eastAsia="id-ID"/>
        </w:rPr>
        <w:t>. It also connects with the idea of “visible learning” that stresses the importance of feedback and evi</w:t>
      </w:r>
      <w:r w:rsidR="00D80164" w:rsidRPr="00B52EBB">
        <w:rPr>
          <w:rFonts w:asciiTheme="majorBidi" w:eastAsia="Times New Roman" w:hAnsiTheme="majorBidi" w:cstheme="majorBidi"/>
          <w:sz w:val="20"/>
          <w:szCs w:val="20"/>
          <w:lang w:val="id-ID" w:eastAsia="id-ID"/>
        </w:rPr>
        <w:t xml:space="preserve">dence of impact on teaching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DOI":"10.1007/s11159-011-9198-8","author":[{"dropping-particle":"","family":"Arnold","given":"I","non-dropping-particle":"","parse-names":false,"suffix":""}],"container-title":"International Review of Education","id":"ITEM-1","issue":"1--2","issued":{"date-parts":[["2011","8"]]},"page":"219-221","title":"John {Hattie}: Visible learning: A synthesis of over 800 meta-analyses relating to achievement","type":"article-journal","volume":"57"},"uris":["http://www.mendeley.com/documents/?uuid=002fd8f3-b5af-4eab-825f-af93f275e1c6"]}],"mendeley":{"formattedCitation":"[30]","plainTextFormattedCitation":"[30]","previouslyFormattedCitation":"[29]"},"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30]</w:t>
      </w:r>
      <w:r w:rsidR="00FA652C">
        <w:rPr>
          <w:rFonts w:asciiTheme="majorBidi" w:eastAsia="Times New Roman" w:hAnsiTheme="majorBidi" w:cstheme="majorBidi"/>
          <w:sz w:val="20"/>
          <w:szCs w:val="20"/>
          <w:lang w:val="id-ID" w:eastAsia="id-ID"/>
        </w:rPr>
        <w:fldChar w:fldCharType="end"/>
      </w:r>
      <w:r w:rsidR="00FA652C">
        <w:rPr>
          <w:rFonts w:asciiTheme="majorBidi" w:eastAsia="Times New Roman" w:hAnsiTheme="majorBidi" w:cstheme="majorBidi"/>
          <w:sz w:val="20"/>
          <w:szCs w:val="20"/>
          <w:lang w:eastAsia="id-ID"/>
        </w:rPr>
        <w:t>.</w:t>
      </w:r>
    </w:p>
    <w:p w14:paraId="294768E5" w14:textId="2DBD927C" w:rsidR="00EE0161" w:rsidRPr="00FA652C" w:rsidRDefault="00EE0161" w:rsidP="00D80164">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Fourth, the follow-up stage confirms that supervision is developmental only when it is converted into sustained professional development—coaching, workshops, mentoring, and monitored action plans. This is strongly recommended in leadership and school-improvement literature, which argues that supervision must be tied to capacity-building and not stop at inspection</w:t>
      </w:r>
      <w:r w:rsidR="00D80164" w:rsidRPr="00B52EBB">
        <w:rPr>
          <w:rFonts w:asciiTheme="majorBidi" w:eastAsia="Times New Roman" w:hAnsiTheme="majorBidi" w:cstheme="majorBidi"/>
          <w:sz w:val="20"/>
          <w:szCs w:val="20"/>
          <w:lang w:val="id-ID" w:eastAsia="id-ID"/>
        </w:rPr>
        <w:t xml:space="preserve">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DOI":"10.17263/jlls.903460","author":[{"dropping-particle":"","family":"Ürün Göker","given":"M","non-dropping-particle":"","parse-names":false,"suffix":""}],"container-title":"Dil ve Dilbilimi Çalışmaları Dergisi","id":"ITEM-1","issue":"1","issued":{"date-parts":[["2021","3"]]},"page":"423-447","title":"Reflective coaching: Training for development of instructional skills and sense of efficacy of pre-service {EFL} teachers","type":"article-journal","volume":"17"},"uris":["http://www.mendeley.com/documents/?uuid=c7d6c38f-d426-4544-99b4-b4b1b720277b"]}],"mendeley":{"formattedCitation":"[31]","plainTextFormattedCitation":"[31]","previouslyFormattedCitation":"[30]"},"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31]</w:t>
      </w:r>
      <w:r w:rsidR="00FA652C">
        <w:rPr>
          <w:rFonts w:asciiTheme="majorBidi" w:eastAsia="Times New Roman" w:hAnsiTheme="majorBidi" w:cstheme="majorBidi"/>
          <w:sz w:val="20"/>
          <w:szCs w:val="20"/>
          <w:lang w:val="id-ID" w:eastAsia="id-ID"/>
        </w:rPr>
        <w:fldChar w:fldCharType="end"/>
      </w:r>
      <w:r w:rsidR="00FA652C">
        <w:rPr>
          <w:rFonts w:asciiTheme="majorBidi" w:eastAsia="Times New Roman" w:hAnsiTheme="majorBidi" w:cstheme="majorBidi"/>
          <w:sz w:val="20"/>
          <w:szCs w:val="20"/>
          <w:lang w:eastAsia="id-ID"/>
        </w:rPr>
        <w:t>.</w:t>
      </w:r>
    </w:p>
    <w:p w14:paraId="2F55262A" w14:textId="0742D6C4" w:rsidR="00EE0161" w:rsidRPr="00FA652C" w:rsidRDefault="00EE0161" w:rsidP="00EE0758">
      <w:pPr>
        <w:spacing w:after="0" w:line="240" w:lineRule="auto"/>
        <w:ind w:firstLine="284"/>
        <w:jc w:val="both"/>
        <w:rPr>
          <w:rFonts w:asciiTheme="majorBidi" w:eastAsia="Times New Roman" w:hAnsiTheme="majorBidi" w:cstheme="majorBidi"/>
          <w:sz w:val="20"/>
          <w:szCs w:val="20"/>
          <w:lang w:eastAsia="id-ID"/>
        </w:rPr>
      </w:pPr>
      <w:r w:rsidRPr="00B52EBB">
        <w:rPr>
          <w:rFonts w:asciiTheme="majorBidi" w:eastAsia="Times New Roman" w:hAnsiTheme="majorBidi" w:cstheme="majorBidi"/>
          <w:sz w:val="20"/>
          <w:szCs w:val="20"/>
          <w:lang w:val="id-ID" w:eastAsia="id-ID"/>
        </w:rPr>
        <w:t>Importantly, this study also shows that digital literacy is now part of teacher competence. Some teachers could not fully utilize Ruang GTK, so the digital platform simultaneously functioned as a supervision tool and a diagnostic tool for teachers’ ICT skills—something that future policy (e.g., integration with the government’s broader digital-teaching platforms) needs to anticipate</w:t>
      </w:r>
      <w:r w:rsidR="00D80164" w:rsidRPr="00B52EBB">
        <w:rPr>
          <w:rFonts w:asciiTheme="majorBidi" w:eastAsia="Times New Roman" w:hAnsiTheme="majorBidi" w:cstheme="majorBidi"/>
          <w:sz w:val="20"/>
          <w:szCs w:val="20"/>
          <w:lang w:val="id-ID" w:eastAsia="id-ID"/>
        </w:rPr>
        <w:t xml:space="preserve"> </w:t>
      </w:r>
      <w:r w:rsidR="00FA652C">
        <w:rPr>
          <w:rFonts w:asciiTheme="majorBidi" w:eastAsia="Times New Roman" w:hAnsiTheme="majorBidi" w:cstheme="majorBidi"/>
          <w:sz w:val="20"/>
          <w:szCs w:val="20"/>
          <w:lang w:val="id-ID" w:eastAsia="id-ID"/>
        </w:rPr>
        <w:fldChar w:fldCharType="begin" w:fldLock="1"/>
      </w:r>
      <w:r w:rsidR="00FA652C">
        <w:rPr>
          <w:rFonts w:asciiTheme="majorBidi" w:eastAsia="Times New Roman" w:hAnsiTheme="majorBidi" w:cstheme="majorBidi"/>
          <w:sz w:val="20"/>
          <w:szCs w:val="20"/>
          <w:lang w:val="id-ID" w:eastAsia="id-ID"/>
        </w:rPr>
        <w:instrText>ADDIN CSL_CITATION {"citationItems":[{"id":"ITEM-1","itemData":{"author":[{"dropping-particle":"","family":"OECD","given":"","non-dropping-particle":"","parse-names":false,"suffix":""}],"id":"ITEM-1","issued":{"date-parts":[["2023"]]},"publisher-place":"Paris","title":"Digital Education Outlook 2023: Learning in the Age of {AI}","type":"report"},"uris":["http://www.mendeley.com/documents/?uuid=6372ee08-1056-46ec-996d-77b12ca7f074"]}],"mendeley":{"formattedCitation":"[32]","plainTextFormattedCitation":"[32]","previouslyFormattedCitation":"[31]"},"properties":{"noteIndex":0},"schema":"https://github.com/citation-style-language/schema/raw/master/csl-citation.json"}</w:instrText>
      </w:r>
      <w:r w:rsidR="00FA652C">
        <w:rPr>
          <w:rFonts w:asciiTheme="majorBidi" w:eastAsia="Times New Roman" w:hAnsiTheme="majorBidi" w:cstheme="majorBidi"/>
          <w:sz w:val="20"/>
          <w:szCs w:val="20"/>
          <w:lang w:val="id-ID" w:eastAsia="id-ID"/>
        </w:rPr>
        <w:fldChar w:fldCharType="separate"/>
      </w:r>
      <w:r w:rsidR="00FA652C" w:rsidRPr="00FA652C">
        <w:rPr>
          <w:rFonts w:asciiTheme="majorBidi" w:eastAsia="Times New Roman" w:hAnsiTheme="majorBidi" w:cstheme="majorBidi"/>
          <w:noProof/>
          <w:sz w:val="20"/>
          <w:szCs w:val="20"/>
          <w:lang w:val="id-ID" w:eastAsia="id-ID"/>
        </w:rPr>
        <w:t>[32]</w:t>
      </w:r>
      <w:r w:rsidR="00FA652C">
        <w:rPr>
          <w:rFonts w:asciiTheme="majorBidi" w:eastAsia="Times New Roman" w:hAnsiTheme="majorBidi" w:cstheme="majorBidi"/>
          <w:sz w:val="20"/>
          <w:szCs w:val="20"/>
          <w:lang w:val="id-ID" w:eastAsia="id-ID"/>
        </w:rPr>
        <w:fldChar w:fldCharType="end"/>
      </w:r>
      <w:r w:rsidR="00FA652C">
        <w:rPr>
          <w:rFonts w:asciiTheme="majorBidi" w:eastAsia="Times New Roman" w:hAnsiTheme="majorBidi" w:cstheme="majorBidi"/>
          <w:sz w:val="20"/>
          <w:szCs w:val="20"/>
          <w:lang w:eastAsia="id-ID"/>
        </w:rPr>
        <w:t>.</w:t>
      </w:r>
    </w:p>
    <w:p w14:paraId="43C70825" w14:textId="77777777" w:rsidR="00EE0758" w:rsidRPr="004C55A0" w:rsidRDefault="00EE0758" w:rsidP="00EE0758">
      <w:pPr>
        <w:pStyle w:val="heading1"/>
        <w:rPr>
          <w:szCs w:val="24"/>
          <w:lang w:val="en-ID"/>
        </w:rPr>
      </w:pPr>
      <w:r w:rsidRPr="004C55A0">
        <w:rPr>
          <w:szCs w:val="24"/>
          <w:lang w:val="en-ID"/>
        </w:rPr>
        <w:t>Conclusion</w:t>
      </w:r>
    </w:p>
    <w:p w14:paraId="27694EE8" w14:textId="77777777" w:rsidR="00EE0161" w:rsidRPr="00B52EBB" w:rsidRDefault="00EE0161" w:rsidP="00C262E2">
      <w:pPr>
        <w:spacing w:after="0" w:line="240" w:lineRule="auto"/>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This study concludes that academic supervision management through the Ruang GTK platform at SDN Sukawangi and SDN 068 Cimincrang was successfully organized in a systematic PDCA cycle:</w:t>
      </w:r>
    </w:p>
    <w:p w14:paraId="0E04D627" w14:textId="77777777" w:rsidR="00EE0161" w:rsidRPr="00B52EBB" w:rsidRDefault="00EE0161" w:rsidP="00B43D47">
      <w:pPr>
        <w:numPr>
          <w:ilvl w:val="0"/>
          <w:numId w:val="4"/>
        </w:numPr>
        <w:tabs>
          <w:tab w:val="clear" w:pos="720"/>
        </w:tabs>
        <w:spacing w:after="0" w:line="240" w:lineRule="auto"/>
        <w:ind w:left="567" w:hanging="283"/>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Plan: supervision schedules, instruments, and indicators were prepared and uploaded digitally; teachers were involved; and plans were aligned with Merdeka Curriculum demands.</w:t>
      </w:r>
    </w:p>
    <w:p w14:paraId="6A984EA9" w14:textId="77777777" w:rsidR="00EE0161" w:rsidRPr="00B52EBB" w:rsidRDefault="00EE0161" w:rsidP="00B43D47">
      <w:pPr>
        <w:numPr>
          <w:ilvl w:val="0"/>
          <w:numId w:val="4"/>
        </w:numPr>
        <w:tabs>
          <w:tab w:val="clear" w:pos="720"/>
        </w:tabs>
        <w:spacing w:after="0" w:line="240" w:lineRule="auto"/>
        <w:ind w:left="567" w:hanging="283"/>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Do: supervision was conducted through classroom observation plus digital recording and feedback in Ruang GTK, creating a transparent and participatory atmosphere.</w:t>
      </w:r>
    </w:p>
    <w:p w14:paraId="700EA7F2" w14:textId="77777777" w:rsidR="00EE0161" w:rsidRPr="00B52EBB" w:rsidRDefault="00EE0161" w:rsidP="00B43D47">
      <w:pPr>
        <w:numPr>
          <w:ilvl w:val="0"/>
          <w:numId w:val="4"/>
        </w:numPr>
        <w:tabs>
          <w:tab w:val="clear" w:pos="720"/>
        </w:tabs>
        <w:spacing w:after="0" w:line="240" w:lineRule="auto"/>
        <w:ind w:left="567" w:hanging="283"/>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lastRenderedPageBreak/>
        <w:t>Check: evaluation used digital reports and teacher reflections to generate evidence-based judgments and to build school-level transparency.</w:t>
      </w:r>
    </w:p>
    <w:p w14:paraId="7D4DE718" w14:textId="77777777" w:rsidR="00EE0161" w:rsidRPr="00B52EBB" w:rsidRDefault="00EE0161" w:rsidP="00B43D47">
      <w:pPr>
        <w:numPr>
          <w:ilvl w:val="0"/>
          <w:numId w:val="4"/>
        </w:numPr>
        <w:tabs>
          <w:tab w:val="clear" w:pos="720"/>
        </w:tabs>
        <w:spacing w:after="0" w:line="240" w:lineRule="auto"/>
        <w:ind w:left="567" w:hanging="283"/>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Act: follow-up took the form of targeted trainings, coaching, and monitored action plans, which closed the PDCA loop and supported continuous teacher professional development.</w:t>
      </w:r>
    </w:p>
    <w:p w14:paraId="2FCC465D" w14:textId="77777777" w:rsidR="00C262E2" w:rsidRPr="00B52EBB" w:rsidRDefault="00C262E2" w:rsidP="00EE0161">
      <w:pPr>
        <w:spacing w:after="0" w:line="240" w:lineRule="auto"/>
        <w:ind w:firstLine="284"/>
        <w:jc w:val="both"/>
        <w:rPr>
          <w:rFonts w:asciiTheme="majorBidi" w:eastAsia="Times New Roman" w:hAnsiTheme="majorBidi" w:cstheme="majorBidi"/>
          <w:sz w:val="20"/>
          <w:szCs w:val="20"/>
          <w:lang w:val="id-ID" w:eastAsia="id-ID"/>
        </w:rPr>
      </w:pPr>
    </w:p>
    <w:p w14:paraId="30A79169" w14:textId="2FD219C1" w:rsidR="00EE0161" w:rsidRDefault="00EE0161" w:rsidP="00EE0161">
      <w:pPr>
        <w:spacing w:after="0" w:line="240" w:lineRule="auto"/>
        <w:ind w:firstLine="284"/>
        <w:jc w:val="both"/>
        <w:rPr>
          <w:rFonts w:asciiTheme="majorBidi" w:eastAsia="Times New Roman" w:hAnsiTheme="majorBidi" w:cstheme="majorBidi"/>
          <w:sz w:val="20"/>
          <w:szCs w:val="20"/>
          <w:lang w:val="id-ID" w:eastAsia="id-ID"/>
        </w:rPr>
      </w:pPr>
      <w:r w:rsidRPr="00B52EBB">
        <w:rPr>
          <w:rFonts w:asciiTheme="majorBidi" w:eastAsia="Times New Roman" w:hAnsiTheme="majorBidi" w:cstheme="majorBidi"/>
          <w:sz w:val="20"/>
          <w:szCs w:val="20"/>
          <w:lang w:val="id-ID" w:eastAsia="id-ID"/>
        </w:rPr>
        <w:t>Thus, integrating Ruang GTK with a PDCA-based management approach strengthens accountability, makes supervision data-driven, and—most importantly—turns supervision into a learning process for teachers. For wider implementation, this study recommends: (a) continuous digital-literacy training for teachers; (b) enhancement of analytic and reflection features in Ruang GTK so feedback becomes even clearer; and (c) policy flexibility at school level so follow-up activities can fit teachers’ time and infrastructural realities.</w:t>
      </w:r>
    </w:p>
    <w:p w14:paraId="27822F34" w14:textId="7F5E6B97" w:rsidR="00EE0161" w:rsidRPr="00FA652C" w:rsidRDefault="00FA652C" w:rsidP="00FA652C">
      <w:pPr>
        <w:pStyle w:val="heading1"/>
        <w:numPr>
          <w:ilvl w:val="0"/>
          <w:numId w:val="0"/>
        </w:numPr>
        <w:ind w:left="567" w:hanging="567"/>
        <w:rPr>
          <w:szCs w:val="24"/>
          <w:lang w:val="en-ID"/>
        </w:rPr>
      </w:pPr>
      <w:r w:rsidRPr="004C55A0">
        <w:rPr>
          <w:szCs w:val="24"/>
          <w:lang w:val="en-ID"/>
        </w:rPr>
        <w:t>References</w:t>
      </w:r>
    </w:p>
    <w:p w14:paraId="08909F92" w14:textId="4236F40E" w:rsidR="00FA652C" w:rsidRPr="00FA652C" w:rsidRDefault="00EE0758"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E0758">
        <w:rPr>
          <w:rFonts w:asciiTheme="majorBidi" w:hAnsiTheme="majorBidi" w:cstheme="majorBidi"/>
          <w:sz w:val="20"/>
          <w:szCs w:val="20"/>
          <w:lang w:val="en-ID"/>
        </w:rPr>
        <w:fldChar w:fldCharType="begin" w:fldLock="1"/>
      </w:r>
      <w:r w:rsidRPr="00EE0758">
        <w:rPr>
          <w:rFonts w:asciiTheme="majorBidi" w:hAnsiTheme="majorBidi" w:cstheme="majorBidi"/>
          <w:sz w:val="20"/>
          <w:szCs w:val="20"/>
          <w:lang w:val="en-ID"/>
        </w:rPr>
        <w:instrText xml:space="preserve">ADDIN Mendeley Bibliography CSL_BIBLIOGRAPHY </w:instrText>
      </w:r>
      <w:r w:rsidRPr="00EE0758">
        <w:rPr>
          <w:rFonts w:asciiTheme="majorBidi" w:hAnsiTheme="majorBidi" w:cstheme="majorBidi"/>
          <w:sz w:val="20"/>
          <w:szCs w:val="20"/>
          <w:lang w:val="en-ID"/>
        </w:rPr>
        <w:fldChar w:fldCharType="separate"/>
      </w:r>
      <w:r w:rsidR="00FA652C" w:rsidRPr="00FA652C">
        <w:rPr>
          <w:rFonts w:ascii="Times New Roman" w:hAnsi="Times New Roman" w:cs="Times New Roman"/>
          <w:noProof/>
          <w:sz w:val="20"/>
          <w:szCs w:val="24"/>
        </w:rPr>
        <w:t>[1]</w:t>
      </w:r>
      <w:r w:rsidR="00FA652C" w:rsidRPr="00FA652C">
        <w:rPr>
          <w:rFonts w:ascii="Times New Roman" w:hAnsi="Times New Roman" w:cs="Times New Roman"/>
          <w:noProof/>
          <w:sz w:val="20"/>
          <w:szCs w:val="24"/>
        </w:rPr>
        <w:tab/>
        <w:t xml:space="preserve">E. N. Purnomo, A. Imron, B. B. Wiyono, A. Y. Sobri, and Z. A. Dami, ‘Transformation of digital-based school culture: Implications of change management on virtual learning environment integration’, </w:t>
      </w:r>
      <w:r w:rsidR="00FA652C" w:rsidRPr="00FA652C">
        <w:rPr>
          <w:rFonts w:ascii="Times New Roman" w:hAnsi="Times New Roman" w:cs="Times New Roman"/>
          <w:i/>
          <w:iCs/>
          <w:noProof/>
          <w:sz w:val="20"/>
          <w:szCs w:val="24"/>
        </w:rPr>
        <w:t>Cogent Educ.</w:t>
      </w:r>
      <w:r w:rsidR="00FA652C" w:rsidRPr="00FA652C">
        <w:rPr>
          <w:rFonts w:ascii="Times New Roman" w:hAnsi="Times New Roman" w:cs="Times New Roman"/>
          <w:noProof/>
          <w:sz w:val="20"/>
          <w:szCs w:val="24"/>
        </w:rPr>
        <w:t>, vol. 11, no. 1, p. 2303562, 2024.</w:t>
      </w:r>
    </w:p>
    <w:p w14:paraId="2F465784"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w:t>
      </w:r>
      <w:r w:rsidRPr="00FA652C">
        <w:rPr>
          <w:rFonts w:ascii="Times New Roman" w:hAnsi="Times New Roman" w:cs="Times New Roman"/>
          <w:noProof/>
          <w:sz w:val="20"/>
          <w:szCs w:val="24"/>
        </w:rPr>
        <w:tab/>
        <w:t xml:space="preserve">C. A. Wolters </w:t>
      </w:r>
      <w:r w:rsidRPr="00FA652C">
        <w:rPr>
          <w:rFonts w:ascii="Times New Roman" w:hAnsi="Times New Roman" w:cs="Times New Roman"/>
          <w:i/>
          <w:iCs/>
          <w:noProof/>
          <w:sz w:val="20"/>
          <w:szCs w:val="24"/>
        </w:rPr>
        <w:t>et al.</w:t>
      </w:r>
      <w:r w:rsidRPr="00FA652C">
        <w:rPr>
          <w:rFonts w:ascii="Times New Roman" w:hAnsi="Times New Roman" w:cs="Times New Roman"/>
          <w:noProof/>
          <w:sz w:val="20"/>
          <w:szCs w:val="24"/>
        </w:rPr>
        <w:t xml:space="preserve">, ‘Effects of self-guided stress management interventions in college students: A systematic review and meta-analysis’, </w:t>
      </w:r>
      <w:r w:rsidRPr="00FA652C">
        <w:rPr>
          <w:rFonts w:ascii="Times New Roman" w:hAnsi="Times New Roman" w:cs="Times New Roman"/>
          <w:i/>
          <w:iCs/>
          <w:noProof/>
          <w:sz w:val="20"/>
          <w:szCs w:val="24"/>
        </w:rPr>
        <w:t>J. Basicedu</w:t>
      </w:r>
      <w:r w:rsidRPr="00FA652C">
        <w:rPr>
          <w:rFonts w:ascii="Times New Roman" w:hAnsi="Times New Roman" w:cs="Times New Roman"/>
          <w:noProof/>
          <w:sz w:val="20"/>
          <w:szCs w:val="24"/>
        </w:rPr>
        <w:t>, vol. 5, no. 1, p. 75, 2020, doi: 10.1007/s11423-020-09821-1.</w:t>
      </w:r>
    </w:p>
    <w:p w14:paraId="389834A0"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3]</w:t>
      </w:r>
      <w:r w:rsidRPr="00FA652C">
        <w:rPr>
          <w:rFonts w:ascii="Times New Roman" w:hAnsi="Times New Roman" w:cs="Times New Roman"/>
          <w:noProof/>
          <w:sz w:val="20"/>
          <w:szCs w:val="24"/>
        </w:rPr>
        <w:tab/>
        <w:t xml:space="preserve">P. Woelert, ‘Administrative burden in higher education institutions: a conceptualisation and a research agenda’, </w:t>
      </w:r>
      <w:r w:rsidRPr="00FA652C">
        <w:rPr>
          <w:rFonts w:ascii="Times New Roman" w:hAnsi="Times New Roman" w:cs="Times New Roman"/>
          <w:i/>
          <w:iCs/>
          <w:noProof/>
          <w:sz w:val="20"/>
          <w:szCs w:val="24"/>
        </w:rPr>
        <w:t>J. High. Educ. Policy Manag.</w:t>
      </w:r>
      <w:r w:rsidRPr="00FA652C">
        <w:rPr>
          <w:rFonts w:ascii="Times New Roman" w:hAnsi="Times New Roman" w:cs="Times New Roman"/>
          <w:noProof/>
          <w:sz w:val="20"/>
          <w:szCs w:val="24"/>
        </w:rPr>
        <w:t>, vol. 45, no. 4, pp. 409–422, Jul. 2023, doi: 10.1080/1360080X.2023.2190967.</w:t>
      </w:r>
    </w:p>
    <w:p w14:paraId="4227B784"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4]</w:t>
      </w:r>
      <w:r w:rsidRPr="00FA652C">
        <w:rPr>
          <w:rFonts w:ascii="Times New Roman" w:hAnsi="Times New Roman" w:cs="Times New Roman"/>
          <w:noProof/>
          <w:sz w:val="20"/>
          <w:szCs w:val="24"/>
        </w:rPr>
        <w:tab/>
        <w:t>Direktorat Jenderal Guru dan Tenaga Kependidikan, ‘Keputusan Dirjen {GTK} No. 4242/B.B1/HK.03.01/2024 tentang Pedoman Pelaksanaan Supervisi Akademik Guru’. Jakarta, 2024.</w:t>
      </w:r>
    </w:p>
    <w:p w14:paraId="08B8112F"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5]</w:t>
      </w:r>
      <w:r w:rsidRPr="00FA652C">
        <w:rPr>
          <w:rFonts w:ascii="Times New Roman" w:hAnsi="Times New Roman" w:cs="Times New Roman"/>
          <w:noProof/>
          <w:sz w:val="20"/>
          <w:szCs w:val="24"/>
        </w:rPr>
        <w:tab/>
        <w:t>Direktorat Jenderal Guru dan Tenaga Kependidikan, ‘Surat Edaran No. 0559/B.B1/GT.02.00/2024 tentang Pelaksanaan Supervisi Akademik Guru melalui Platform Digital Ruang {GTK}’. Jakarta, 2024.</w:t>
      </w:r>
    </w:p>
    <w:p w14:paraId="1877DD77"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6]</w:t>
      </w:r>
      <w:r w:rsidRPr="00FA652C">
        <w:rPr>
          <w:rFonts w:ascii="Times New Roman" w:hAnsi="Times New Roman" w:cs="Times New Roman"/>
          <w:noProof/>
          <w:sz w:val="20"/>
          <w:szCs w:val="24"/>
        </w:rPr>
        <w:tab/>
        <w:t xml:space="preserve">L. S. Miller, ‘Supervision to Support Reflective Practices’, </w:t>
      </w:r>
      <w:r w:rsidRPr="00FA652C">
        <w:rPr>
          <w:rFonts w:ascii="Times New Roman" w:hAnsi="Times New Roman" w:cs="Times New Roman"/>
          <w:i/>
          <w:iCs/>
          <w:noProof/>
          <w:sz w:val="20"/>
          <w:szCs w:val="24"/>
        </w:rPr>
        <w:t>J. Educ. Superv.</w:t>
      </w:r>
      <w:r w:rsidRPr="00FA652C">
        <w:rPr>
          <w:rFonts w:ascii="Times New Roman" w:hAnsi="Times New Roman" w:cs="Times New Roman"/>
          <w:noProof/>
          <w:sz w:val="20"/>
          <w:szCs w:val="24"/>
        </w:rPr>
        <w:t>, vol. 6, no. 1, Jan. 2023, doi: 10.31045/jes.6.1.1.</w:t>
      </w:r>
    </w:p>
    <w:p w14:paraId="4977EA35"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7]</w:t>
      </w:r>
      <w:r w:rsidRPr="00FA652C">
        <w:rPr>
          <w:rFonts w:ascii="Times New Roman" w:hAnsi="Times New Roman" w:cs="Times New Roman"/>
          <w:noProof/>
          <w:sz w:val="20"/>
          <w:szCs w:val="24"/>
        </w:rPr>
        <w:tab/>
        <w:t xml:space="preserve">D. Fitriawan and others, ‘Workshop on Teaching Module Development on Merdeka Curriculum in Elementary, Junior High, and Senior High Schools, {Toba} District, {Sanggau} Regency’, </w:t>
      </w:r>
      <w:r w:rsidRPr="00FA652C">
        <w:rPr>
          <w:rFonts w:ascii="Times New Roman" w:hAnsi="Times New Roman" w:cs="Times New Roman"/>
          <w:i/>
          <w:iCs/>
          <w:noProof/>
          <w:sz w:val="20"/>
          <w:szCs w:val="24"/>
        </w:rPr>
        <w:t>GANDRUNG J. Pengabdi. Kpd. Masy.</w:t>
      </w:r>
      <w:r w:rsidRPr="00FA652C">
        <w:rPr>
          <w:rFonts w:ascii="Times New Roman" w:hAnsi="Times New Roman" w:cs="Times New Roman"/>
          <w:noProof/>
          <w:sz w:val="20"/>
          <w:szCs w:val="24"/>
        </w:rPr>
        <w:t>, vol. 6, no. 1, pp. 1860–1876, 2025.</w:t>
      </w:r>
    </w:p>
    <w:p w14:paraId="1860D424"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8]</w:t>
      </w:r>
      <w:r w:rsidRPr="00FA652C">
        <w:rPr>
          <w:rFonts w:ascii="Times New Roman" w:hAnsi="Times New Roman" w:cs="Times New Roman"/>
          <w:noProof/>
          <w:sz w:val="20"/>
          <w:szCs w:val="24"/>
        </w:rPr>
        <w:tab/>
        <w:t xml:space="preserve">J. Cohen, V. C. Wong, A. Krishnamachari, and S. Erickson, ‘Experimental Evidence on the Robustness of Coaching Supports in Teacher Education’, </w:t>
      </w:r>
      <w:r w:rsidRPr="00FA652C">
        <w:rPr>
          <w:rFonts w:ascii="Times New Roman" w:hAnsi="Times New Roman" w:cs="Times New Roman"/>
          <w:i/>
          <w:iCs/>
          <w:noProof/>
          <w:sz w:val="20"/>
          <w:szCs w:val="24"/>
        </w:rPr>
        <w:t>Educ. Res.</w:t>
      </w:r>
      <w:r w:rsidRPr="00FA652C">
        <w:rPr>
          <w:rFonts w:ascii="Times New Roman" w:hAnsi="Times New Roman" w:cs="Times New Roman"/>
          <w:noProof/>
          <w:sz w:val="20"/>
          <w:szCs w:val="24"/>
        </w:rPr>
        <w:t>, vol. 53, no. 1, pp. 19–35, Jan. 2024, doi: 10.3102/0013189X231198827.</w:t>
      </w:r>
    </w:p>
    <w:p w14:paraId="55B7173C"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9]</w:t>
      </w:r>
      <w:r w:rsidRPr="00FA652C">
        <w:rPr>
          <w:rFonts w:ascii="Times New Roman" w:hAnsi="Times New Roman" w:cs="Times New Roman"/>
          <w:noProof/>
          <w:sz w:val="20"/>
          <w:szCs w:val="24"/>
        </w:rPr>
        <w:tab/>
        <w:t xml:space="preserve">R. Astuti, S. Sutiah, H. Hidayatulloh, and N. M. Nisak, ‘Transformation of educational supervision with digital technology: implementation, opportunities and challenges’, </w:t>
      </w:r>
      <w:r w:rsidRPr="00FA652C">
        <w:rPr>
          <w:rFonts w:ascii="Times New Roman" w:hAnsi="Times New Roman" w:cs="Times New Roman"/>
          <w:i/>
          <w:iCs/>
          <w:noProof/>
          <w:sz w:val="20"/>
          <w:szCs w:val="24"/>
        </w:rPr>
        <w:t>Acad. J. Res.</w:t>
      </w:r>
      <w:r w:rsidRPr="00FA652C">
        <w:rPr>
          <w:rFonts w:ascii="Times New Roman" w:hAnsi="Times New Roman" w:cs="Times New Roman"/>
          <w:noProof/>
          <w:sz w:val="20"/>
          <w:szCs w:val="24"/>
        </w:rPr>
        <w:t>, vol. 2, no. 1, pp. 89–106, 2024.</w:t>
      </w:r>
    </w:p>
    <w:p w14:paraId="6C032E70"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0]</w:t>
      </w:r>
      <w:r w:rsidRPr="00FA652C">
        <w:rPr>
          <w:rFonts w:ascii="Times New Roman" w:hAnsi="Times New Roman" w:cs="Times New Roman"/>
          <w:noProof/>
          <w:sz w:val="20"/>
          <w:szCs w:val="24"/>
        </w:rPr>
        <w:tab/>
        <w:t xml:space="preserve">N. Sulastri, S. Anwar, U. Suherman, and E. S. Cipta, ‘Deep Learning-Based </w:t>
      </w:r>
      <w:r w:rsidRPr="00FA652C">
        <w:rPr>
          <w:rFonts w:ascii="Times New Roman" w:hAnsi="Times New Roman" w:cs="Times New Roman"/>
          <w:noProof/>
          <w:sz w:val="20"/>
          <w:szCs w:val="24"/>
        </w:rPr>
        <w:lastRenderedPageBreak/>
        <w:t xml:space="preserve">Planning Model for Islamic Education in Indonesian Integrated Schools’, </w:t>
      </w:r>
      <w:r w:rsidRPr="00FA652C">
        <w:rPr>
          <w:rFonts w:ascii="Times New Roman" w:hAnsi="Times New Roman" w:cs="Times New Roman"/>
          <w:i/>
          <w:iCs/>
          <w:noProof/>
          <w:sz w:val="20"/>
          <w:szCs w:val="24"/>
        </w:rPr>
        <w:t>EDUKASIA J. Pendidik. dan Pembelajaran</w:t>
      </w:r>
      <w:r w:rsidRPr="00FA652C">
        <w:rPr>
          <w:rFonts w:ascii="Times New Roman" w:hAnsi="Times New Roman" w:cs="Times New Roman"/>
          <w:noProof/>
          <w:sz w:val="20"/>
          <w:szCs w:val="24"/>
        </w:rPr>
        <w:t>, vol. 5, no. 2, pp. 645–658, 2024, doi: https://doi.org/10.62775/edukasia.v5i2.1734.</w:t>
      </w:r>
    </w:p>
    <w:p w14:paraId="51197021"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1]</w:t>
      </w:r>
      <w:r w:rsidRPr="00FA652C">
        <w:rPr>
          <w:rFonts w:ascii="Times New Roman" w:hAnsi="Times New Roman" w:cs="Times New Roman"/>
          <w:noProof/>
          <w:sz w:val="20"/>
          <w:szCs w:val="24"/>
        </w:rPr>
        <w:tab/>
        <w:t xml:space="preserve">J. Hattie, </w:t>
      </w:r>
      <w:r w:rsidRPr="00FA652C">
        <w:rPr>
          <w:rFonts w:ascii="Times New Roman" w:hAnsi="Times New Roman" w:cs="Times New Roman"/>
          <w:i/>
          <w:iCs/>
          <w:noProof/>
          <w:sz w:val="20"/>
          <w:szCs w:val="24"/>
        </w:rPr>
        <w:t>Visible Learning for Teachers: Maximizing Impact on Learning</w:t>
      </w:r>
      <w:r w:rsidRPr="00FA652C">
        <w:rPr>
          <w:rFonts w:ascii="Times New Roman" w:hAnsi="Times New Roman" w:cs="Times New Roman"/>
          <w:noProof/>
          <w:sz w:val="20"/>
          <w:szCs w:val="24"/>
        </w:rPr>
        <w:t>. New Jersey: Routledge, 2012.</w:t>
      </w:r>
    </w:p>
    <w:p w14:paraId="57EF7C20"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2]</w:t>
      </w:r>
      <w:r w:rsidRPr="00FA652C">
        <w:rPr>
          <w:rFonts w:ascii="Times New Roman" w:hAnsi="Times New Roman" w:cs="Times New Roman"/>
          <w:noProof/>
          <w:sz w:val="20"/>
          <w:szCs w:val="24"/>
        </w:rPr>
        <w:tab/>
        <w:t>Kementerian Pendidikan, Kebudayaan, Riset, dan Teknologi, ‘Panduan Pemanfaatan Platform Merdeka Mengajar dan Integrasinya dengan Layanan {GTK} Digital’. Jakarta, 2023.</w:t>
      </w:r>
    </w:p>
    <w:p w14:paraId="1979C52C"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3]</w:t>
      </w:r>
      <w:r w:rsidRPr="00FA652C">
        <w:rPr>
          <w:rFonts w:ascii="Times New Roman" w:hAnsi="Times New Roman" w:cs="Times New Roman"/>
          <w:noProof/>
          <w:sz w:val="20"/>
          <w:szCs w:val="24"/>
        </w:rPr>
        <w:tab/>
        <w:t xml:space="preserve">W. E. Deming, </w:t>
      </w:r>
      <w:r w:rsidRPr="00FA652C">
        <w:rPr>
          <w:rFonts w:ascii="Times New Roman" w:hAnsi="Times New Roman" w:cs="Times New Roman"/>
          <w:i/>
          <w:iCs/>
          <w:noProof/>
          <w:sz w:val="20"/>
          <w:szCs w:val="24"/>
        </w:rPr>
        <w:t>Out of the Crisis</w:t>
      </w:r>
      <w:r w:rsidRPr="00FA652C">
        <w:rPr>
          <w:rFonts w:ascii="Times New Roman" w:hAnsi="Times New Roman" w:cs="Times New Roman"/>
          <w:noProof/>
          <w:sz w:val="20"/>
          <w:szCs w:val="24"/>
        </w:rPr>
        <w:t>, 2nd ed. Cambridge, MA: MIT Press, 2018.</w:t>
      </w:r>
    </w:p>
    <w:p w14:paraId="6F8DF1E3"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4]</w:t>
      </w:r>
      <w:r w:rsidRPr="00FA652C">
        <w:rPr>
          <w:rFonts w:ascii="Times New Roman" w:hAnsi="Times New Roman" w:cs="Times New Roman"/>
          <w:noProof/>
          <w:sz w:val="20"/>
          <w:szCs w:val="24"/>
        </w:rPr>
        <w:tab/>
        <w:t xml:space="preserve">F. Choiriyah, M. Nashrullah, M. Nursalim, and A. Khamidi, ‘Digital Supervision for Critical Awareness and Ethical Technology Integration in Education’, </w:t>
      </w:r>
      <w:r w:rsidRPr="00FA652C">
        <w:rPr>
          <w:rFonts w:ascii="Times New Roman" w:hAnsi="Times New Roman" w:cs="Times New Roman"/>
          <w:i/>
          <w:iCs/>
          <w:noProof/>
          <w:sz w:val="20"/>
          <w:szCs w:val="24"/>
        </w:rPr>
        <w:t>Acad. Open</w:t>
      </w:r>
      <w:r w:rsidRPr="00FA652C">
        <w:rPr>
          <w:rFonts w:ascii="Times New Roman" w:hAnsi="Times New Roman" w:cs="Times New Roman"/>
          <w:noProof/>
          <w:sz w:val="20"/>
          <w:szCs w:val="24"/>
        </w:rPr>
        <w:t>, vol. 9, no. 2, pp. 10–21070, 2024.</w:t>
      </w:r>
    </w:p>
    <w:p w14:paraId="3385878E"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5]</w:t>
      </w:r>
      <w:r w:rsidRPr="00FA652C">
        <w:rPr>
          <w:rFonts w:ascii="Times New Roman" w:hAnsi="Times New Roman" w:cs="Times New Roman"/>
          <w:noProof/>
          <w:sz w:val="20"/>
          <w:szCs w:val="24"/>
        </w:rPr>
        <w:tab/>
        <w:t xml:space="preserve">E. Navarrete, A. Nehring, S. Schanze, R. Ewerth, and A. Hoppe, ‘A closer look into recent video-based learning research: A comprehensive review of video characteristics, tools, technologies, and learning effectiveness’, </w:t>
      </w:r>
      <w:r w:rsidRPr="00FA652C">
        <w:rPr>
          <w:rFonts w:ascii="Times New Roman" w:hAnsi="Times New Roman" w:cs="Times New Roman"/>
          <w:i/>
          <w:iCs/>
          <w:noProof/>
          <w:sz w:val="20"/>
          <w:szCs w:val="24"/>
        </w:rPr>
        <w:t>Int. J. Artif. Intell. Educ.</w:t>
      </w:r>
      <w:r w:rsidRPr="00FA652C">
        <w:rPr>
          <w:rFonts w:ascii="Times New Roman" w:hAnsi="Times New Roman" w:cs="Times New Roman"/>
          <w:noProof/>
          <w:sz w:val="20"/>
          <w:szCs w:val="24"/>
        </w:rPr>
        <w:t>, pp. 1–64, 2025.</w:t>
      </w:r>
    </w:p>
    <w:p w14:paraId="24AE1041"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6]</w:t>
      </w:r>
      <w:r w:rsidRPr="00FA652C">
        <w:rPr>
          <w:rFonts w:ascii="Times New Roman" w:hAnsi="Times New Roman" w:cs="Times New Roman"/>
          <w:noProof/>
          <w:sz w:val="20"/>
          <w:szCs w:val="24"/>
        </w:rPr>
        <w:tab/>
        <w:t xml:space="preserve">F. Capra and P. L. Luisi, </w:t>
      </w:r>
      <w:r w:rsidRPr="00FA652C">
        <w:rPr>
          <w:rFonts w:ascii="Times New Roman" w:hAnsi="Times New Roman" w:cs="Times New Roman"/>
          <w:i/>
          <w:iCs/>
          <w:noProof/>
          <w:sz w:val="20"/>
          <w:szCs w:val="24"/>
        </w:rPr>
        <w:t>The Systems View of Life: A Unifying Vision</w:t>
      </w:r>
      <w:r w:rsidRPr="00FA652C">
        <w:rPr>
          <w:rFonts w:ascii="Times New Roman" w:hAnsi="Times New Roman" w:cs="Times New Roman"/>
          <w:noProof/>
          <w:sz w:val="20"/>
          <w:szCs w:val="24"/>
        </w:rPr>
        <w:t>. Cambridge University Press, 2014.</w:t>
      </w:r>
    </w:p>
    <w:p w14:paraId="44B253E5"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7]</w:t>
      </w:r>
      <w:r w:rsidRPr="00FA652C">
        <w:rPr>
          <w:rFonts w:ascii="Times New Roman" w:hAnsi="Times New Roman" w:cs="Times New Roman"/>
          <w:noProof/>
          <w:sz w:val="20"/>
          <w:szCs w:val="24"/>
        </w:rPr>
        <w:tab/>
        <w:t xml:space="preserve">Sugiyono, </w:t>
      </w:r>
      <w:r w:rsidRPr="00FA652C">
        <w:rPr>
          <w:rFonts w:ascii="Times New Roman" w:hAnsi="Times New Roman" w:cs="Times New Roman"/>
          <w:i/>
          <w:iCs/>
          <w:noProof/>
          <w:sz w:val="20"/>
          <w:szCs w:val="24"/>
        </w:rPr>
        <w:t>Metode Penelitian Kuantitatif, Kualitatif, dan R&amp;D</w:t>
      </w:r>
      <w:r w:rsidRPr="00FA652C">
        <w:rPr>
          <w:rFonts w:ascii="Times New Roman" w:hAnsi="Times New Roman" w:cs="Times New Roman"/>
          <w:noProof/>
          <w:sz w:val="20"/>
          <w:szCs w:val="24"/>
        </w:rPr>
        <w:t>. Bandung: Alfabeta, 2015.</w:t>
      </w:r>
    </w:p>
    <w:p w14:paraId="08496092"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8]</w:t>
      </w:r>
      <w:r w:rsidRPr="00FA652C">
        <w:rPr>
          <w:rFonts w:ascii="Times New Roman" w:hAnsi="Times New Roman" w:cs="Times New Roman"/>
          <w:noProof/>
          <w:sz w:val="20"/>
          <w:szCs w:val="24"/>
        </w:rPr>
        <w:tab/>
        <w:t xml:space="preserve">J. W. Creswell and J. D. Creswell, </w:t>
      </w:r>
      <w:r w:rsidRPr="00FA652C">
        <w:rPr>
          <w:rFonts w:ascii="Times New Roman" w:hAnsi="Times New Roman" w:cs="Times New Roman"/>
          <w:i/>
          <w:iCs/>
          <w:noProof/>
          <w:sz w:val="20"/>
          <w:szCs w:val="24"/>
        </w:rPr>
        <w:t>Research Design: Qualitative, Quantitative, and Mixed Methods Approaches</w:t>
      </w:r>
      <w:r w:rsidRPr="00FA652C">
        <w:rPr>
          <w:rFonts w:ascii="Times New Roman" w:hAnsi="Times New Roman" w:cs="Times New Roman"/>
          <w:noProof/>
          <w:sz w:val="20"/>
          <w:szCs w:val="24"/>
        </w:rPr>
        <w:t>, 5th ed. Los Angeles, CA: SAGE Publications, 2018.</w:t>
      </w:r>
    </w:p>
    <w:p w14:paraId="020A757E"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19]</w:t>
      </w:r>
      <w:r w:rsidRPr="00FA652C">
        <w:rPr>
          <w:rFonts w:ascii="Times New Roman" w:hAnsi="Times New Roman" w:cs="Times New Roman"/>
          <w:noProof/>
          <w:sz w:val="20"/>
          <w:szCs w:val="24"/>
        </w:rPr>
        <w:tab/>
        <w:t xml:space="preserve">L. J. Moleong, </w:t>
      </w:r>
      <w:r w:rsidRPr="00FA652C">
        <w:rPr>
          <w:rFonts w:ascii="Times New Roman" w:hAnsi="Times New Roman" w:cs="Times New Roman"/>
          <w:i/>
          <w:iCs/>
          <w:noProof/>
          <w:sz w:val="20"/>
          <w:szCs w:val="24"/>
        </w:rPr>
        <w:t>Metodologi Penelitian Kualitatif</w:t>
      </w:r>
      <w:r w:rsidRPr="00FA652C">
        <w:rPr>
          <w:rFonts w:ascii="Times New Roman" w:hAnsi="Times New Roman" w:cs="Times New Roman"/>
          <w:noProof/>
          <w:sz w:val="20"/>
          <w:szCs w:val="24"/>
        </w:rPr>
        <w:t>, Revisi. Bandung: Remaja Rosdakarya, 2021.</w:t>
      </w:r>
    </w:p>
    <w:p w14:paraId="664A1BF1"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0]</w:t>
      </w:r>
      <w:r w:rsidRPr="00FA652C">
        <w:rPr>
          <w:rFonts w:ascii="Times New Roman" w:hAnsi="Times New Roman" w:cs="Times New Roman"/>
          <w:noProof/>
          <w:sz w:val="20"/>
          <w:szCs w:val="24"/>
        </w:rPr>
        <w:tab/>
        <w:t xml:space="preserve">Z. Zaliani, N. Niswanto, and S. Rasyid, ‘Enhancing Teacher Performance through Digital-Based Principal Supervision in Elementary Schools’, </w:t>
      </w:r>
      <w:r w:rsidRPr="00FA652C">
        <w:rPr>
          <w:rFonts w:ascii="Times New Roman" w:hAnsi="Times New Roman" w:cs="Times New Roman"/>
          <w:i/>
          <w:iCs/>
          <w:noProof/>
          <w:sz w:val="20"/>
          <w:szCs w:val="24"/>
        </w:rPr>
        <w:t>Int. J. Appl. Res. Sustain. Sci.</w:t>
      </w:r>
      <w:r w:rsidRPr="00FA652C">
        <w:rPr>
          <w:rFonts w:ascii="Times New Roman" w:hAnsi="Times New Roman" w:cs="Times New Roman"/>
          <w:noProof/>
          <w:sz w:val="20"/>
          <w:szCs w:val="24"/>
        </w:rPr>
        <w:t>, vol. 3, no. 6, 2025.</w:t>
      </w:r>
    </w:p>
    <w:p w14:paraId="441EDD18"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1]</w:t>
      </w:r>
      <w:r w:rsidRPr="00FA652C">
        <w:rPr>
          <w:rFonts w:ascii="Times New Roman" w:hAnsi="Times New Roman" w:cs="Times New Roman"/>
          <w:noProof/>
          <w:sz w:val="20"/>
          <w:szCs w:val="24"/>
        </w:rPr>
        <w:tab/>
        <w:t>R. B. Kozma, ‘Technology, Innovation, and Educational Change: A Global Perspective’, R. B. Kozma, Ed. Eugene, OR: International Society for Technology in Education (ISTE), 2003, pp. 1–18.</w:t>
      </w:r>
    </w:p>
    <w:p w14:paraId="6F14CBD1"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2]</w:t>
      </w:r>
      <w:r w:rsidRPr="00FA652C">
        <w:rPr>
          <w:rFonts w:ascii="Times New Roman" w:hAnsi="Times New Roman" w:cs="Times New Roman"/>
          <w:noProof/>
          <w:sz w:val="20"/>
          <w:szCs w:val="24"/>
        </w:rPr>
        <w:tab/>
        <w:t xml:space="preserve">L. Handayani, R. Lebang, and F. E. Rikasari, ‘Critical Review of Technology-Based Education Supervision Models: Implications for Improving The Quality of Learning in The Digital Age’, </w:t>
      </w:r>
      <w:r w:rsidRPr="00FA652C">
        <w:rPr>
          <w:rFonts w:ascii="Times New Roman" w:hAnsi="Times New Roman" w:cs="Times New Roman"/>
          <w:i/>
          <w:iCs/>
          <w:noProof/>
          <w:sz w:val="20"/>
          <w:szCs w:val="24"/>
        </w:rPr>
        <w:t>JPP (Jurnal Pendidik. Dan Pembelajaran)</w:t>
      </w:r>
      <w:r w:rsidRPr="00FA652C">
        <w:rPr>
          <w:rFonts w:ascii="Times New Roman" w:hAnsi="Times New Roman" w:cs="Times New Roman"/>
          <w:noProof/>
          <w:sz w:val="20"/>
          <w:szCs w:val="24"/>
        </w:rPr>
        <w:t>, vol. 31, no. 1, pp. 31–39, 2024.</w:t>
      </w:r>
    </w:p>
    <w:p w14:paraId="0BDBF290"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3]</w:t>
      </w:r>
      <w:r w:rsidRPr="00FA652C">
        <w:rPr>
          <w:rFonts w:ascii="Times New Roman" w:hAnsi="Times New Roman" w:cs="Times New Roman"/>
          <w:noProof/>
          <w:sz w:val="20"/>
          <w:szCs w:val="24"/>
        </w:rPr>
        <w:tab/>
        <w:t xml:space="preserve">E. A. Cutrer-Parraga and E. E. Miller, ‘The role of reflection in supporting initially resistant teachers’ implementation of targeted reading instruction’, in </w:t>
      </w:r>
      <w:r w:rsidRPr="00FA652C">
        <w:rPr>
          <w:rFonts w:ascii="Times New Roman" w:hAnsi="Times New Roman" w:cs="Times New Roman"/>
          <w:i/>
          <w:iCs/>
          <w:noProof/>
          <w:sz w:val="20"/>
          <w:szCs w:val="24"/>
        </w:rPr>
        <w:t>Frontiers in Education</w:t>
      </w:r>
      <w:r w:rsidRPr="00FA652C">
        <w:rPr>
          <w:rFonts w:ascii="Times New Roman" w:hAnsi="Times New Roman" w:cs="Times New Roman"/>
          <w:noProof/>
          <w:sz w:val="20"/>
          <w:szCs w:val="24"/>
        </w:rPr>
        <w:t>, Frontiers Media SA, 2022, p. 1048716.</w:t>
      </w:r>
    </w:p>
    <w:p w14:paraId="0FF52581"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4]</w:t>
      </w:r>
      <w:r w:rsidRPr="00FA652C">
        <w:rPr>
          <w:rFonts w:ascii="Times New Roman" w:hAnsi="Times New Roman" w:cs="Times New Roman"/>
          <w:noProof/>
          <w:sz w:val="20"/>
          <w:szCs w:val="24"/>
        </w:rPr>
        <w:tab/>
        <w:t xml:space="preserve">R. Pesina, ‘Mentoring software in education and its impact on teacher development: An integrative literature review’, </w:t>
      </w:r>
      <w:r w:rsidRPr="00FA652C">
        <w:rPr>
          <w:rFonts w:ascii="Times New Roman" w:hAnsi="Times New Roman" w:cs="Times New Roman"/>
          <w:i/>
          <w:iCs/>
          <w:noProof/>
          <w:sz w:val="20"/>
          <w:szCs w:val="24"/>
        </w:rPr>
        <w:t>arXiv Prepr. arXiv2502.12515</w:t>
      </w:r>
      <w:r w:rsidRPr="00FA652C">
        <w:rPr>
          <w:rFonts w:ascii="Times New Roman" w:hAnsi="Times New Roman" w:cs="Times New Roman"/>
          <w:noProof/>
          <w:sz w:val="20"/>
          <w:szCs w:val="24"/>
        </w:rPr>
        <w:t>, 2025.</w:t>
      </w:r>
    </w:p>
    <w:p w14:paraId="4AAC7944"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5]</w:t>
      </w:r>
      <w:r w:rsidRPr="00FA652C">
        <w:rPr>
          <w:rFonts w:ascii="Times New Roman" w:hAnsi="Times New Roman" w:cs="Times New Roman"/>
          <w:noProof/>
          <w:sz w:val="20"/>
          <w:szCs w:val="24"/>
        </w:rPr>
        <w:tab/>
        <w:t xml:space="preserve">B. Shelvia, ‘EFEKTIVITAS SUPERVISI AKADEMIK BERBASIS DIGITAL DALAM MENINGKATKAN KINERJA GURU DI ERA KURIKULUM MERDEKA’, </w:t>
      </w:r>
      <w:r w:rsidRPr="00FA652C">
        <w:rPr>
          <w:rFonts w:ascii="Times New Roman" w:hAnsi="Times New Roman" w:cs="Times New Roman"/>
          <w:i/>
          <w:iCs/>
          <w:noProof/>
          <w:sz w:val="20"/>
          <w:szCs w:val="24"/>
        </w:rPr>
        <w:t>Equity Educ. J.</w:t>
      </w:r>
      <w:r w:rsidRPr="00FA652C">
        <w:rPr>
          <w:rFonts w:ascii="Times New Roman" w:hAnsi="Times New Roman" w:cs="Times New Roman"/>
          <w:noProof/>
          <w:sz w:val="20"/>
          <w:szCs w:val="24"/>
        </w:rPr>
        <w:t>, vol. 7, no. 1, pp. 48–55, Mar. 2025, doi: 10.37304/eej.v7i1.21228.</w:t>
      </w:r>
    </w:p>
    <w:p w14:paraId="55B4F068"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6]</w:t>
      </w:r>
      <w:r w:rsidRPr="00FA652C">
        <w:rPr>
          <w:rFonts w:ascii="Times New Roman" w:hAnsi="Times New Roman" w:cs="Times New Roman"/>
          <w:noProof/>
          <w:sz w:val="20"/>
          <w:szCs w:val="24"/>
        </w:rPr>
        <w:tab/>
        <w:t xml:space="preserve">K. Ardhani, U. Tisngati, and S. Sugiyono, ‘Kesiapan Dan Hambatan Guru Dalam Mengimplementasikan Kurikulum Merdeka Di Sekolah Dasar’, </w:t>
      </w:r>
      <w:r w:rsidRPr="00FA652C">
        <w:rPr>
          <w:rFonts w:ascii="Times New Roman" w:hAnsi="Times New Roman" w:cs="Times New Roman"/>
          <w:i/>
          <w:iCs/>
          <w:noProof/>
          <w:sz w:val="20"/>
          <w:szCs w:val="24"/>
        </w:rPr>
        <w:t xml:space="preserve">Sch. J. </w:t>
      </w:r>
      <w:r w:rsidRPr="00FA652C">
        <w:rPr>
          <w:rFonts w:ascii="Times New Roman" w:hAnsi="Times New Roman" w:cs="Times New Roman"/>
          <w:i/>
          <w:iCs/>
          <w:noProof/>
          <w:sz w:val="20"/>
          <w:szCs w:val="24"/>
        </w:rPr>
        <w:lastRenderedPageBreak/>
        <w:t>Elem. Sch.</w:t>
      </w:r>
      <w:r w:rsidRPr="00FA652C">
        <w:rPr>
          <w:rFonts w:ascii="Times New Roman" w:hAnsi="Times New Roman" w:cs="Times New Roman"/>
          <w:noProof/>
          <w:sz w:val="20"/>
          <w:szCs w:val="24"/>
        </w:rPr>
        <w:t>, vol. 3, no. 2, pp. 72–82, 2023, doi: 10.21137/sjes.2023.3.2.2.</w:t>
      </w:r>
    </w:p>
    <w:p w14:paraId="1977A34B"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7]</w:t>
      </w:r>
      <w:r w:rsidRPr="00FA652C">
        <w:rPr>
          <w:rFonts w:ascii="Times New Roman" w:hAnsi="Times New Roman" w:cs="Times New Roman"/>
          <w:noProof/>
          <w:sz w:val="20"/>
          <w:szCs w:val="24"/>
        </w:rPr>
        <w:tab/>
        <w:t xml:space="preserve">K. Kasmawati, ‘Transformation of Islamic Education: Fostering Exemplary Character Through Integrated Curriculum in Islamic Elementary Schools’, </w:t>
      </w:r>
      <w:r w:rsidRPr="00FA652C">
        <w:rPr>
          <w:rFonts w:ascii="Times New Roman" w:hAnsi="Times New Roman" w:cs="Times New Roman"/>
          <w:i/>
          <w:iCs/>
          <w:noProof/>
          <w:sz w:val="20"/>
          <w:szCs w:val="24"/>
        </w:rPr>
        <w:t>JLMP-Edu</w:t>
      </w:r>
      <w:r w:rsidRPr="00FA652C">
        <w:rPr>
          <w:rFonts w:ascii="Times New Roman" w:hAnsi="Times New Roman" w:cs="Times New Roman"/>
          <w:noProof/>
          <w:sz w:val="20"/>
          <w:szCs w:val="24"/>
        </w:rPr>
        <w:t>, vol. 1, no. 2, pp. 33–40, 2023, doi: 10.51454/jlmpedu.v1i2.427.</w:t>
      </w:r>
    </w:p>
    <w:p w14:paraId="1DC04219"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8]</w:t>
      </w:r>
      <w:r w:rsidRPr="00FA652C">
        <w:rPr>
          <w:rFonts w:ascii="Times New Roman" w:hAnsi="Times New Roman" w:cs="Times New Roman"/>
          <w:noProof/>
          <w:sz w:val="20"/>
          <w:szCs w:val="24"/>
        </w:rPr>
        <w:tab/>
        <w:t xml:space="preserve">N. M. Maryati, H. Hidayat, N. Sulastri, and S. Anwar, ‘School Management in Preventing Bullying in Primary Schools’, </w:t>
      </w:r>
      <w:r w:rsidRPr="00FA652C">
        <w:rPr>
          <w:rFonts w:ascii="Times New Roman" w:hAnsi="Times New Roman" w:cs="Times New Roman"/>
          <w:i/>
          <w:iCs/>
          <w:noProof/>
          <w:sz w:val="20"/>
          <w:szCs w:val="24"/>
        </w:rPr>
        <w:t>J. Innov. Res. Prim. Educ.</w:t>
      </w:r>
      <w:r w:rsidRPr="00FA652C">
        <w:rPr>
          <w:rFonts w:ascii="Times New Roman" w:hAnsi="Times New Roman" w:cs="Times New Roman"/>
          <w:noProof/>
          <w:sz w:val="20"/>
          <w:szCs w:val="24"/>
        </w:rPr>
        <w:t>, vol. 4, no. 4, pp. 1891–1903, 2025, doi: https://doi.org/10.56916/jirpe.v4i4.1770.</w:t>
      </w:r>
    </w:p>
    <w:p w14:paraId="73B4885A"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29]</w:t>
      </w:r>
      <w:r w:rsidRPr="00FA652C">
        <w:rPr>
          <w:rFonts w:ascii="Times New Roman" w:hAnsi="Times New Roman" w:cs="Times New Roman"/>
          <w:noProof/>
          <w:sz w:val="20"/>
          <w:szCs w:val="24"/>
        </w:rPr>
        <w:tab/>
        <w:t xml:space="preserve">V. P. Fleury, L. Dennis, and A. N. Williams, ‘Learning to Implement Dialogic Reading Through Video-Based Online Training: A Preliminary Study’, </w:t>
      </w:r>
      <w:r w:rsidRPr="00FA652C">
        <w:rPr>
          <w:rFonts w:ascii="Times New Roman" w:hAnsi="Times New Roman" w:cs="Times New Roman"/>
          <w:i/>
          <w:iCs/>
          <w:noProof/>
          <w:sz w:val="20"/>
          <w:szCs w:val="24"/>
        </w:rPr>
        <w:t>Lang. Speech. Hear. Serv. Sch.</w:t>
      </w:r>
      <w:r w:rsidRPr="00FA652C">
        <w:rPr>
          <w:rFonts w:ascii="Times New Roman" w:hAnsi="Times New Roman" w:cs="Times New Roman"/>
          <w:noProof/>
          <w:sz w:val="20"/>
          <w:szCs w:val="24"/>
        </w:rPr>
        <w:t>, vol. 55, no. 3, pp. 985–993, 2024.</w:t>
      </w:r>
    </w:p>
    <w:p w14:paraId="6FDFEBA3"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30]</w:t>
      </w:r>
      <w:r w:rsidRPr="00FA652C">
        <w:rPr>
          <w:rFonts w:ascii="Times New Roman" w:hAnsi="Times New Roman" w:cs="Times New Roman"/>
          <w:noProof/>
          <w:sz w:val="20"/>
          <w:szCs w:val="24"/>
        </w:rPr>
        <w:tab/>
        <w:t xml:space="preserve">I. Arnold, ‘John {Hattie}: Visible learning: A synthesis of over 800 meta-analyses relating to achievement’, </w:t>
      </w:r>
      <w:r w:rsidRPr="00FA652C">
        <w:rPr>
          <w:rFonts w:ascii="Times New Roman" w:hAnsi="Times New Roman" w:cs="Times New Roman"/>
          <w:i/>
          <w:iCs/>
          <w:noProof/>
          <w:sz w:val="20"/>
          <w:szCs w:val="24"/>
        </w:rPr>
        <w:t>Int. Rev. Educ.</w:t>
      </w:r>
      <w:r w:rsidRPr="00FA652C">
        <w:rPr>
          <w:rFonts w:ascii="Times New Roman" w:hAnsi="Times New Roman" w:cs="Times New Roman"/>
          <w:noProof/>
          <w:sz w:val="20"/>
          <w:szCs w:val="24"/>
        </w:rPr>
        <w:t>, vol. 57, no. 1--2, pp. 219–221, Aug. 2011, doi: 10.1007/s11159-011-9198-8.</w:t>
      </w:r>
    </w:p>
    <w:p w14:paraId="7C5FD1A9"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A652C">
        <w:rPr>
          <w:rFonts w:ascii="Times New Roman" w:hAnsi="Times New Roman" w:cs="Times New Roman"/>
          <w:noProof/>
          <w:sz w:val="20"/>
          <w:szCs w:val="24"/>
        </w:rPr>
        <w:t>[31]</w:t>
      </w:r>
      <w:r w:rsidRPr="00FA652C">
        <w:rPr>
          <w:rFonts w:ascii="Times New Roman" w:hAnsi="Times New Roman" w:cs="Times New Roman"/>
          <w:noProof/>
          <w:sz w:val="20"/>
          <w:szCs w:val="24"/>
        </w:rPr>
        <w:tab/>
        <w:t xml:space="preserve">M. Ürün Göker, ‘Reflective coaching: Training for development of instructional skills and sense of efficacy of pre-service {EFL} teachers’, </w:t>
      </w:r>
      <w:r w:rsidRPr="00FA652C">
        <w:rPr>
          <w:rFonts w:ascii="Times New Roman" w:hAnsi="Times New Roman" w:cs="Times New Roman"/>
          <w:i/>
          <w:iCs/>
          <w:noProof/>
          <w:sz w:val="20"/>
          <w:szCs w:val="24"/>
        </w:rPr>
        <w:t>Dil ve Dilbilimi Çalışmaları Derg.</w:t>
      </w:r>
      <w:r w:rsidRPr="00FA652C">
        <w:rPr>
          <w:rFonts w:ascii="Times New Roman" w:hAnsi="Times New Roman" w:cs="Times New Roman"/>
          <w:noProof/>
          <w:sz w:val="20"/>
          <w:szCs w:val="24"/>
        </w:rPr>
        <w:t>, vol. 17, no. 1, pp. 423–447, Mar. 2021, doi: 10.17263/jlls.903460.</w:t>
      </w:r>
    </w:p>
    <w:p w14:paraId="02FB2D92" w14:textId="77777777" w:rsidR="00FA652C" w:rsidRPr="00FA652C" w:rsidRDefault="00FA652C" w:rsidP="00FA652C">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FA652C">
        <w:rPr>
          <w:rFonts w:ascii="Times New Roman" w:hAnsi="Times New Roman" w:cs="Times New Roman"/>
          <w:noProof/>
          <w:sz w:val="20"/>
          <w:szCs w:val="24"/>
        </w:rPr>
        <w:t>[32]</w:t>
      </w:r>
      <w:r w:rsidRPr="00FA652C">
        <w:rPr>
          <w:rFonts w:ascii="Times New Roman" w:hAnsi="Times New Roman" w:cs="Times New Roman"/>
          <w:noProof/>
          <w:sz w:val="20"/>
          <w:szCs w:val="24"/>
        </w:rPr>
        <w:tab/>
        <w:t>OECD, ‘Digital Education Outlook 2023: Learning in the Age of {AI}’, Paris, 2023.</w:t>
      </w:r>
    </w:p>
    <w:p w14:paraId="6782499F" w14:textId="3CA1C35C" w:rsidR="00EE0758" w:rsidRPr="00EE0758" w:rsidRDefault="00EE0758" w:rsidP="00EE0758">
      <w:pPr>
        <w:spacing w:after="0" w:line="240" w:lineRule="auto"/>
        <w:jc w:val="both"/>
        <w:divId w:val="1089037845"/>
        <w:rPr>
          <w:lang w:val="en-ID"/>
        </w:rPr>
      </w:pPr>
      <w:r w:rsidRPr="00EE0758">
        <w:rPr>
          <w:rFonts w:asciiTheme="majorBidi" w:hAnsiTheme="majorBidi" w:cstheme="majorBidi"/>
          <w:sz w:val="20"/>
          <w:szCs w:val="20"/>
          <w:lang w:val="en-ID"/>
        </w:rPr>
        <w:fldChar w:fldCharType="end"/>
      </w:r>
    </w:p>
    <w:sectPr w:rsidR="00EE0758" w:rsidRPr="00EE0758" w:rsidSect="00EE0161">
      <w:pgSz w:w="11906" w:h="16838" w:code="9"/>
      <w:pgMar w:top="2948" w:right="2495" w:bottom="2948" w:left="249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DF7242"/>
    <w:multiLevelType w:val="multilevel"/>
    <w:tmpl w:val="3A78A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8452699"/>
    <w:multiLevelType w:val="multilevel"/>
    <w:tmpl w:val="3A78A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9203999"/>
    <w:multiLevelType w:val="hybridMultilevel"/>
    <w:tmpl w:val="ACFA7AE6"/>
    <w:lvl w:ilvl="0" w:tplc="CE8A3D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AB75F0"/>
    <w:multiLevelType w:val="multilevel"/>
    <w:tmpl w:val="3A78A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738779A"/>
    <w:multiLevelType w:val="multilevel"/>
    <w:tmpl w:val="EDCC737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num w:numId="1" w16cid:durableId="732777528">
    <w:abstractNumId w:val="2"/>
  </w:num>
  <w:num w:numId="2" w16cid:durableId="204368353">
    <w:abstractNumId w:val="1"/>
  </w:num>
  <w:num w:numId="3" w16cid:durableId="138813505">
    <w:abstractNumId w:val="3"/>
  </w:num>
  <w:num w:numId="4" w16cid:durableId="1173450654">
    <w:abstractNumId w:val="0"/>
  </w:num>
  <w:num w:numId="5" w16cid:durableId="1990133505">
    <w:abstractNumId w:val="4"/>
  </w:num>
  <w:num w:numId="6" w16cid:durableId="5179316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77E"/>
    <w:rsid w:val="00051B5B"/>
    <w:rsid w:val="00115866"/>
    <w:rsid w:val="00182F7B"/>
    <w:rsid w:val="001C6C76"/>
    <w:rsid w:val="00276984"/>
    <w:rsid w:val="0037586D"/>
    <w:rsid w:val="0039459F"/>
    <w:rsid w:val="003E7D86"/>
    <w:rsid w:val="0042056F"/>
    <w:rsid w:val="0046257F"/>
    <w:rsid w:val="005930C6"/>
    <w:rsid w:val="00596DF9"/>
    <w:rsid w:val="00661A6A"/>
    <w:rsid w:val="007B04DD"/>
    <w:rsid w:val="008E248A"/>
    <w:rsid w:val="009227A5"/>
    <w:rsid w:val="00945CBC"/>
    <w:rsid w:val="00AC6BD4"/>
    <w:rsid w:val="00B43D47"/>
    <w:rsid w:val="00B52EBB"/>
    <w:rsid w:val="00B60196"/>
    <w:rsid w:val="00B9570F"/>
    <w:rsid w:val="00BF120E"/>
    <w:rsid w:val="00C262E2"/>
    <w:rsid w:val="00C4475B"/>
    <w:rsid w:val="00CF1EE2"/>
    <w:rsid w:val="00D4256A"/>
    <w:rsid w:val="00D80164"/>
    <w:rsid w:val="00D862A7"/>
    <w:rsid w:val="00E1377E"/>
    <w:rsid w:val="00EE0161"/>
    <w:rsid w:val="00EE0758"/>
    <w:rsid w:val="00F833C9"/>
    <w:rsid w:val="00FA652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3D2EA"/>
  <w15:chartTrackingRefBased/>
  <w15:docId w15:val="{55AEB6F0-B2A3-437E-90CC-6BB462047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161"/>
    <w:rPr>
      <w:rFonts w:ascii="Calibri" w:eastAsia="Calibri" w:hAnsi="Calibri" w:cs="Arial"/>
    </w:rPr>
  </w:style>
  <w:style w:type="paragraph" w:styleId="Heading20">
    <w:name w:val="heading 2"/>
    <w:basedOn w:val="Normal"/>
    <w:link w:val="Heading2Char"/>
    <w:uiPriority w:val="1"/>
    <w:qFormat/>
    <w:rsid w:val="00E1377E"/>
    <w:pPr>
      <w:widowControl w:val="0"/>
      <w:autoSpaceDE w:val="0"/>
      <w:autoSpaceDN w:val="0"/>
      <w:spacing w:after="0" w:line="240" w:lineRule="auto"/>
      <w:jc w:val="center"/>
      <w:outlineLvl w:val="1"/>
    </w:pPr>
    <w:rPr>
      <w:rFonts w:ascii="Times New Roman" w:eastAsia="Times New Roman" w:hAnsi="Times New Roman" w:cs="Times New Roman"/>
      <w:b/>
      <w:bCs/>
      <w:sz w:val="24"/>
      <w:szCs w:val="24"/>
      <w:lang w:val="id"/>
    </w:rPr>
  </w:style>
  <w:style w:type="paragraph" w:styleId="Heading3">
    <w:name w:val="heading 3"/>
    <w:basedOn w:val="Normal"/>
    <w:link w:val="Heading3Char"/>
    <w:uiPriority w:val="1"/>
    <w:qFormat/>
    <w:rsid w:val="00E1377E"/>
    <w:pPr>
      <w:widowControl w:val="0"/>
      <w:autoSpaceDE w:val="0"/>
      <w:autoSpaceDN w:val="0"/>
      <w:spacing w:after="0" w:line="240" w:lineRule="auto"/>
      <w:ind w:left="2008" w:hanging="360"/>
      <w:jc w:val="both"/>
      <w:outlineLvl w:val="2"/>
    </w:pPr>
    <w:rPr>
      <w:rFonts w:ascii="Times New Roman" w:eastAsia="Times New Roman" w:hAnsi="Times New Roman" w:cs="Times New Roman"/>
      <w:b/>
      <w:bCs/>
      <w:sz w:val="24"/>
      <w:szCs w:val="24"/>
      <w:lang w:val="id"/>
    </w:rPr>
  </w:style>
  <w:style w:type="paragraph" w:styleId="Heading4">
    <w:name w:val="heading 4"/>
    <w:basedOn w:val="Normal"/>
    <w:next w:val="Normal"/>
    <w:link w:val="Heading4Char"/>
    <w:uiPriority w:val="9"/>
    <w:semiHidden/>
    <w:unhideWhenUsed/>
    <w:qFormat/>
    <w:rsid w:val="00E137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0"/>
    <w:uiPriority w:val="1"/>
    <w:rsid w:val="00E1377E"/>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1"/>
    <w:rsid w:val="00E1377E"/>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semiHidden/>
    <w:rsid w:val="00E1377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E1377E"/>
    <w:pPr>
      <w:widowControl w:val="0"/>
      <w:autoSpaceDE w:val="0"/>
      <w:autoSpaceDN w:val="0"/>
      <w:spacing w:after="0" w:line="240" w:lineRule="auto"/>
      <w:ind w:left="1738" w:hanging="270"/>
      <w:jc w:val="both"/>
    </w:pPr>
    <w:rPr>
      <w:rFonts w:ascii="Times New Roman" w:eastAsia="Times New Roman" w:hAnsi="Times New Roman" w:cs="Times New Roman"/>
      <w:lang w:val="id"/>
    </w:rPr>
  </w:style>
  <w:style w:type="paragraph" w:styleId="NormalWeb">
    <w:name w:val="Normal (Web)"/>
    <w:basedOn w:val="Normal"/>
    <w:uiPriority w:val="99"/>
    <w:unhideWhenUsed/>
    <w:rsid w:val="00E1377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1377E"/>
    <w:rPr>
      <w:b/>
      <w:bCs/>
    </w:rPr>
  </w:style>
  <w:style w:type="character" w:styleId="Emphasis">
    <w:name w:val="Emphasis"/>
    <w:basedOn w:val="DefaultParagraphFont"/>
    <w:uiPriority w:val="20"/>
    <w:qFormat/>
    <w:rsid w:val="00E1377E"/>
    <w:rPr>
      <w:i/>
      <w:iCs/>
    </w:rPr>
  </w:style>
  <w:style w:type="character" w:styleId="Hyperlink">
    <w:name w:val="Hyperlink"/>
    <w:basedOn w:val="DefaultParagraphFont"/>
    <w:uiPriority w:val="99"/>
    <w:unhideWhenUsed/>
    <w:rsid w:val="00E1377E"/>
    <w:rPr>
      <w:color w:val="0563C1" w:themeColor="hyperlink"/>
      <w:u w:val="single"/>
    </w:rPr>
  </w:style>
  <w:style w:type="character" w:customStyle="1" w:styleId="UnresolvedMention1">
    <w:name w:val="Unresolved Mention1"/>
    <w:basedOn w:val="DefaultParagraphFont"/>
    <w:uiPriority w:val="99"/>
    <w:semiHidden/>
    <w:unhideWhenUsed/>
    <w:rsid w:val="00D862A7"/>
    <w:rPr>
      <w:color w:val="605E5C"/>
      <w:shd w:val="clear" w:color="auto" w:fill="E1DFDD"/>
    </w:rPr>
  </w:style>
  <w:style w:type="character" w:styleId="PlaceholderText">
    <w:name w:val="Placeholder Text"/>
    <w:basedOn w:val="DefaultParagraphFont"/>
    <w:uiPriority w:val="99"/>
    <w:semiHidden/>
    <w:rsid w:val="00CF1EE2"/>
    <w:rPr>
      <w:color w:val="808080"/>
    </w:rPr>
  </w:style>
  <w:style w:type="paragraph" w:customStyle="1" w:styleId="heading1">
    <w:name w:val="heading1"/>
    <w:basedOn w:val="Normal"/>
    <w:next w:val="Normal"/>
    <w:qFormat/>
    <w:rsid w:val="00B52EBB"/>
    <w:pPr>
      <w:keepNext/>
      <w:keepLines/>
      <w:numPr>
        <w:numId w:val="5"/>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 w:val="24"/>
      <w:szCs w:val="20"/>
    </w:rPr>
  </w:style>
  <w:style w:type="paragraph" w:customStyle="1" w:styleId="heading2">
    <w:name w:val="heading2"/>
    <w:basedOn w:val="Normal"/>
    <w:next w:val="Normal"/>
    <w:qFormat/>
    <w:rsid w:val="00B52EBB"/>
    <w:pPr>
      <w:keepNext/>
      <w:keepLines/>
      <w:numPr>
        <w:ilvl w:val="1"/>
        <w:numId w:val="5"/>
      </w:numPr>
      <w:suppressAutoHyphens/>
      <w:overflowPunct w:val="0"/>
      <w:autoSpaceDE w:val="0"/>
      <w:autoSpaceDN w:val="0"/>
      <w:adjustRightInd w:val="0"/>
      <w:spacing w:before="360" w:line="240" w:lineRule="atLeast"/>
      <w:textAlignment w:val="baseline"/>
      <w:outlineLvl w:val="1"/>
    </w:pPr>
    <w:rPr>
      <w:rFonts w:ascii="Times New Roman" w:eastAsia="Times New Roman" w:hAnsi="Times New Roman" w:cs="Times New Roman"/>
      <w:b/>
      <w:sz w:val="20"/>
      <w:szCs w:val="20"/>
    </w:rPr>
  </w:style>
  <w:style w:type="numbering" w:customStyle="1" w:styleId="headings">
    <w:name w:val="headings"/>
    <w:basedOn w:val="NoList"/>
    <w:rsid w:val="00B52EBB"/>
    <w:pPr>
      <w:numPr>
        <w:numId w:val="5"/>
      </w:numPr>
    </w:pPr>
  </w:style>
  <w:style w:type="numbering" w:customStyle="1" w:styleId="arabnumitem">
    <w:name w:val="arabnumitem"/>
    <w:basedOn w:val="NoList"/>
    <w:rsid w:val="00B52EBB"/>
    <w:pPr>
      <w:numPr>
        <w:numId w:val="6"/>
      </w:numPr>
    </w:pPr>
  </w:style>
  <w:style w:type="paragraph" w:customStyle="1" w:styleId="numitem">
    <w:name w:val="numitem"/>
    <w:basedOn w:val="Normal"/>
    <w:rsid w:val="00B52EBB"/>
    <w:pPr>
      <w:numPr>
        <w:numId w:val="6"/>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3710">
      <w:bodyDiv w:val="1"/>
      <w:marLeft w:val="0"/>
      <w:marRight w:val="0"/>
      <w:marTop w:val="0"/>
      <w:marBottom w:val="0"/>
      <w:divBdr>
        <w:top w:val="none" w:sz="0" w:space="0" w:color="auto"/>
        <w:left w:val="none" w:sz="0" w:space="0" w:color="auto"/>
        <w:bottom w:val="none" w:sz="0" w:space="0" w:color="auto"/>
        <w:right w:val="none" w:sz="0" w:space="0" w:color="auto"/>
      </w:divBdr>
    </w:div>
    <w:div w:id="448597119">
      <w:bodyDiv w:val="1"/>
      <w:marLeft w:val="0"/>
      <w:marRight w:val="0"/>
      <w:marTop w:val="0"/>
      <w:marBottom w:val="0"/>
      <w:divBdr>
        <w:top w:val="none" w:sz="0" w:space="0" w:color="auto"/>
        <w:left w:val="none" w:sz="0" w:space="0" w:color="auto"/>
        <w:bottom w:val="none" w:sz="0" w:space="0" w:color="auto"/>
        <w:right w:val="none" w:sz="0" w:space="0" w:color="auto"/>
      </w:divBdr>
    </w:div>
    <w:div w:id="455298744">
      <w:bodyDiv w:val="1"/>
      <w:marLeft w:val="0"/>
      <w:marRight w:val="0"/>
      <w:marTop w:val="0"/>
      <w:marBottom w:val="0"/>
      <w:divBdr>
        <w:top w:val="none" w:sz="0" w:space="0" w:color="auto"/>
        <w:left w:val="none" w:sz="0" w:space="0" w:color="auto"/>
        <w:bottom w:val="none" w:sz="0" w:space="0" w:color="auto"/>
        <w:right w:val="none" w:sz="0" w:space="0" w:color="auto"/>
      </w:divBdr>
      <w:divsChild>
        <w:div w:id="1089037845">
          <w:marLeft w:val="640"/>
          <w:marRight w:val="0"/>
          <w:marTop w:val="0"/>
          <w:marBottom w:val="0"/>
          <w:divBdr>
            <w:top w:val="none" w:sz="0" w:space="0" w:color="auto"/>
            <w:left w:val="none" w:sz="0" w:space="0" w:color="auto"/>
            <w:bottom w:val="none" w:sz="0" w:space="0" w:color="auto"/>
            <w:right w:val="none" w:sz="0" w:space="0" w:color="auto"/>
          </w:divBdr>
        </w:div>
        <w:div w:id="1199274378">
          <w:marLeft w:val="640"/>
          <w:marRight w:val="0"/>
          <w:marTop w:val="0"/>
          <w:marBottom w:val="0"/>
          <w:divBdr>
            <w:top w:val="none" w:sz="0" w:space="0" w:color="auto"/>
            <w:left w:val="none" w:sz="0" w:space="0" w:color="auto"/>
            <w:bottom w:val="none" w:sz="0" w:space="0" w:color="auto"/>
            <w:right w:val="none" w:sz="0" w:space="0" w:color="auto"/>
          </w:divBdr>
        </w:div>
        <w:div w:id="1584677670">
          <w:marLeft w:val="640"/>
          <w:marRight w:val="0"/>
          <w:marTop w:val="0"/>
          <w:marBottom w:val="0"/>
          <w:divBdr>
            <w:top w:val="none" w:sz="0" w:space="0" w:color="auto"/>
            <w:left w:val="none" w:sz="0" w:space="0" w:color="auto"/>
            <w:bottom w:val="none" w:sz="0" w:space="0" w:color="auto"/>
            <w:right w:val="none" w:sz="0" w:space="0" w:color="auto"/>
          </w:divBdr>
        </w:div>
        <w:div w:id="828909923">
          <w:marLeft w:val="640"/>
          <w:marRight w:val="0"/>
          <w:marTop w:val="0"/>
          <w:marBottom w:val="0"/>
          <w:divBdr>
            <w:top w:val="none" w:sz="0" w:space="0" w:color="auto"/>
            <w:left w:val="none" w:sz="0" w:space="0" w:color="auto"/>
            <w:bottom w:val="none" w:sz="0" w:space="0" w:color="auto"/>
            <w:right w:val="none" w:sz="0" w:space="0" w:color="auto"/>
          </w:divBdr>
        </w:div>
        <w:div w:id="1636450199">
          <w:marLeft w:val="640"/>
          <w:marRight w:val="0"/>
          <w:marTop w:val="0"/>
          <w:marBottom w:val="0"/>
          <w:divBdr>
            <w:top w:val="none" w:sz="0" w:space="0" w:color="auto"/>
            <w:left w:val="none" w:sz="0" w:space="0" w:color="auto"/>
            <w:bottom w:val="none" w:sz="0" w:space="0" w:color="auto"/>
            <w:right w:val="none" w:sz="0" w:space="0" w:color="auto"/>
          </w:divBdr>
        </w:div>
        <w:div w:id="659388080">
          <w:marLeft w:val="640"/>
          <w:marRight w:val="0"/>
          <w:marTop w:val="0"/>
          <w:marBottom w:val="0"/>
          <w:divBdr>
            <w:top w:val="none" w:sz="0" w:space="0" w:color="auto"/>
            <w:left w:val="none" w:sz="0" w:space="0" w:color="auto"/>
            <w:bottom w:val="none" w:sz="0" w:space="0" w:color="auto"/>
            <w:right w:val="none" w:sz="0" w:space="0" w:color="auto"/>
          </w:divBdr>
        </w:div>
        <w:div w:id="1708136840">
          <w:marLeft w:val="640"/>
          <w:marRight w:val="0"/>
          <w:marTop w:val="0"/>
          <w:marBottom w:val="0"/>
          <w:divBdr>
            <w:top w:val="none" w:sz="0" w:space="0" w:color="auto"/>
            <w:left w:val="none" w:sz="0" w:space="0" w:color="auto"/>
            <w:bottom w:val="none" w:sz="0" w:space="0" w:color="auto"/>
            <w:right w:val="none" w:sz="0" w:space="0" w:color="auto"/>
          </w:divBdr>
        </w:div>
        <w:div w:id="305278279">
          <w:marLeft w:val="640"/>
          <w:marRight w:val="0"/>
          <w:marTop w:val="0"/>
          <w:marBottom w:val="0"/>
          <w:divBdr>
            <w:top w:val="none" w:sz="0" w:space="0" w:color="auto"/>
            <w:left w:val="none" w:sz="0" w:space="0" w:color="auto"/>
            <w:bottom w:val="none" w:sz="0" w:space="0" w:color="auto"/>
            <w:right w:val="none" w:sz="0" w:space="0" w:color="auto"/>
          </w:divBdr>
        </w:div>
        <w:div w:id="446389607">
          <w:marLeft w:val="640"/>
          <w:marRight w:val="0"/>
          <w:marTop w:val="0"/>
          <w:marBottom w:val="0"/>
          <w:divBdr>
            <w:top w:val="none" w:sz="0" w:space="0" w:color="auto"/>
            <w:left w:val="none" w:sz="0" w:space="0" w:color="auto"/>
            <w:bottom w:val="none" w:sz="0" w:space="0" w:color="auto"/>
            <w:right w:val="none" w:sz="0" w:space="0" w:color="auto"/>
          </w:divBdr>
        </w:div>
        <w:div w:id="1540243548">
          <w:marLeft w:val="640"/>
          <w:marRight w:val="0"/>
          <w:marTop w:val="0"/>
          <w:marBottom w:val="0"/>
          <w:divBdr>
            <w:top w:val="none" w:sz="0" w:space="0" w:color="auto"/>
            <w:left w:val="none" w:sz="0" w:space="0" w:color="auto"/>
            <w:bottom w:val="none" w:sz="0" w:space="0" w:color="auto"/>
            <w:right w:val="none" w:sz="0" w:space="0" w:color="auto"/>
          </w:divBdr>
        </w:div>
        <w:div w:id="913123669">
          <w:marLeft w:val="640"/>
          <w:marRight w:val="0"/>
          <w:marTop w:val="0"/>
          <w:marBottom w:val="0"/>
          <w:divBdr>
            <w:top w:val="none" w:sz="0" w:space="0" w:color="auto"/>
            <w:left w:val="none" w:sz="0" w:space="0" w:color="auto"/>
            <w:bottom w:val="none" w:sz="0" w:space="0" w:color="auto"/>
            <w:right w:val="none" w:sz="0" w:space="0" w:color="auto"/>
          </w:divBdr>
        </w:div>
        <w:div w:id="1094857916">
          <w:marLeft w:val="640"/>
          <w:marRight w:val="0"/>
          <w:marTop w:val="0"/>
          <w:marBottom w:val="0"/>
          <w:divBdr>
            <w:top w:val="none" w:sz="0" w:space="0" w:color="auto"/>
            <w:left w:val="none" w:sz="0" w:space="0" w:color="auto"/>
            <w:bottom w:val="none" w:sz="0" w:space="0" w:color="auto"/>
            <w:right w:val="none" w:sz="0" w:space="0" w:color="auto"/>
          </w:divBdr>
        </w:div>
        <w:div w:id="871067336">
          <w:marLeft w:val="640"/>
          <w:marRight w:val="0"/>
          <w:marTop w:val="0"/>
          <w:marBottom w:val="0"/>
          <w:divBdr>
            <w:top w:val="none" w:sz="0" w:space="0" w:color="auto"/>
            <w:left w:val="none" w:sz="0" w:space="0" w:color="auto"/>
            <w:bottom w:val="none" w:sz="0" w:space="0" w:color="auto"/>
            <w:right w:val="none" w:sz="0" w:space="0" w:color="auto"/>
          </w:divBdr>
        </w:div>
        <w:div w:id="608896554">
          <w:marLeft w:val="640"/>
          <w:marRight w:val="0"/>
          <w:marTop w:val="0"/>
          <w:marBottom w:val="0"/>
          <w:divBdr>
            <w:top w:val="none" w:sz="0" w:space="0" w:color="auto"/>
            <w:left w:val="none" w:sz="0" w:space="0" w:color="auto"/>
            <w:bottom w:val="none" w:sz="0" w:space="0" w:color="auto"/>
            <w:right w:val="none" w:sz="0" w:space="0" w:color="auto"/>
          </w:divBdr>
        </w:div>
        <w:div w:id="308902504">
          <w:marLeft w:val="640"/>
          <w:marRight w:val="0"/>
          <w:marTop w:val="0"/>
          <w:marBottom w:val="0"/>
          <w:divBdr>
            <w:top w:val="none" w:sz="0" w:space="0" w:color="auto"/>
            <w:left w:val="none" w:sz="0" w:space="0" w:color="auto"/>
            <w:bottom w:val="none" w:sz="0" w:space="0" w:color="auto"/>
            <w:right w:val="none" w:sz="0" w:space="0" w:color="auto"/>
          </w:divBdr>
        </w:div>
        <w:div w:id="328945884">
          <w:marLeft w:val="640"/>
          <w:marRight w:val="0"/>
          <w:marTop w:val="0"/>
          <w:marBottom w:val="0"/>
          <w:divBdr>
            <w:top w:val="none" w:sz="0" w:space="0" w:color="auto"/>
            <w:left w:val="none" w:sz="0" w:space="0" w:color="auto"/>
            <w:bottom w:val="none" w:sz="0" w:space="0" w:color="auto"/>
            <w:right w:val="none" w:sz="0" w:space="0" w:color="auto"/>
          </w:divBdr>
        </w:div>
        <w:div w:id="677922321">
          <w:marLeft w:val="640"/>
          <w:marRight w:val="0"/>
          <w:marTop w:val="0"/>
          <w:marBottom w:val="0"/>
          <w:divBdr>
            <w:top w:val="none" w:sz="0" w:space="0" w:color="auto"/>
            <w:left w:val="none" w:sz="0" w:space="0" w:color="auto"/>
            <w:bottom w:val="none" w:sz="0" w:space="0" w:color="auto"/>
            <w:right w:val="none" w:sz="0" w:space="0" w:color="auto"/>
          </w:divBdr>
        </w:div>
        <w:div w:id="216405881">
          <w:marLeft w:val="640"/>
          <w:marRight w:val="0"/>
          <w:marTop w:val="0"/>
          <w:marBottom w:val="0"/>
          <w:divBdr>
            <w:top w:val="none" w:sz="0" w:space="0" w:color="auto"/>
            <w:left w:val="none" w:sz="0" w:space="0" w:color="auto"/>
            <w:bottom w:val="none" w:sz="0" w:space="0" w:color="auto"/>
            <w:right w:val="none" w:sz="0" w:space="0" w:color="auto"/>
          </w:divBdr>
        </w:div>
        <w:div w:id="384259492">
          <w:marLeft w:val="640"/>
          <w:marRight w:val="0"/>
          <w:marTop w:val="0"/>
          <w:marBottom w:val="0"/>
          <w:divBdr>
            <w:top w:val="none" w:sz="0" w:space="0" w:color="auto"/>
            <w:left w:val="none" w:sz="0" w:space="0" w:color="auto"/>
            <w:bottom w:val="none" w:sz="0" w:space="0" w:color="auto"/>
            <w:right w:val="none" w:sz="0" w:space="0" w:color="auto"/>
          </w:divBdr>
        </w:div>
        <w:div w:id="142894237">
          <w:marLeft w:val="640"/>
          <w:marRight w:val="0"/>
          <w:marTop w:val="0"/>
          <w:marBottom w:val="0"/>
          <w:divBdr>
            <w:top w:val="none" w:sz="0" w:space="0" w:color="auto"/>
            <w:left w:val="none" w:sz="0" w:space="0" w:color="auto"/>
            <w:bottom w:val="none" w:sz="0" w:space="0" w:color="auto"/>
            <w:right w:val="none" w:sz="0" w:space="0" w:color="auto"/>
          </w:divBdr>
        </w:div>
        <w:div w:id="73819465">
          <w:marLeft w:val="640"/>
          <w:marRight w:val="0"/>
          <w:marTop w:val="0"/>
          <w:marBottom w:val="0"/>
          <w:divBdr>
            <w:top w:val="none" w:sz="0" w:space="0" w:color="auto"/>
            <w:left w:val="none" w:sz="0" w:space="0" w:color="auto"/>
            <w:bottom w:val="none" w:sz="0" w:space="0" w:color="auto"/>
            <w:right w:val="none" w:sz="0" w:space="0" w:color="auto"/>
          </w:divBdr>
        </w:div>
        <w:div w:id="1401052373">
          <w:marLeft w:val="640"/>
          <w:marRight w:val="0"/>
          <w:marTop w:val="0"/>
          <w:marBottom w:val="0"/>
          <w:divBdr>
            <w:top w:val="none" w:sz="0" w:space="0" w:color="auto"/>
            <w:left w:val="none" w:sz="0" w:space="0" w:color="auto"/>
            <w:bottom w:val="none" w:sz="0" w:space="0" w:color="auto"/>
            <w:right w:val="none" w:sz="0" w:space="0" w:color="auto"/>
          </w:divBdr>
        </w:div>
        <w:div w:id="109324480">
          <w:marLeft w:val="640"/>
          <w:marRight w:val="0"/>
          <w:marTop w:val="0"/>
          <w:marBottom w:val="0"/>
          <w:divBdr>
            <w:top w:val="none" w:sz="0" w:space="0" w:color="auto"/>
            <w:left w:val="none" w:sz="0" w:space="0" w:color="auto"/>
            <w:bottom w:val="none" w:sz="0" w:space="0" w:color="auto"/>
            <w:right w:val="none" w:sz="0" w:space="0" w:color="auto"/>
          </w:divBdr>
        </w:div>
        <w:div w:id="1501849342">
          <w:marLeft w:val="640"/>
          <w:marRight w:val="0"/>
          <w:marTop w:val="0"/>
          <w:marBottom w:val="0"/>
          <w:divBdr>
            <w:top w:val="none" w:sz="0" w:space="0" w:color="auto"/>
            <w:left w:val="none" w:sz="0" w:space="0" w:color="auto"/>
            <w:bottom w:val="none" w:sz="0" w:space="0" w:color="auto"/>
            <w:right w:val="none" w:sz="0" w:space="0" w:color="auto"/>
          </w:divBdr>
        </w:div>
        <w:div w:id="1086195003">
          <w:marLeft w:val="640"/>
          <w:marRight w:val="0"/>
          <w:marTop w:val="0"/>
          <w:marBottom w:val="0"/>
          <w:divBdr>
            <w:top w:val="none" w:sz="0" w:space="0" w:color="auto"/>
            <w:left w:val="none" w:sz="0" w:space="0" w:color="auto"/>
            <w:bottom w:val="none" w:sz="0" w:space="0" w:color="auto"/>
            <w:right w:val="none" w:sz="0" w:space="0" w:color="auto"/>
          </w:divBdr>
        </w:div>
        <w:div w:id="721096438">
          <w:marLeft w:val="640"/>
          <w:marRight w:val="0"/>
          <w:marTop w:val="0"/>
          <w:marBottom w:val="0"/>
          <w:divBdr>
            <w:top w:val="none" w:sz="0" w:space="0" w:color="auto"/>
            <w:left w:val="none" w:sz="0" w:space="0" w:color="auto"/>
            <w:bottom w:val="none" w:sz="0" w:space="0" w:color="auto"/>
            <w:right w:val="none" w:sz="0" w:space="0" w:color="auto"/>
          </w:divBdr>
        </w:div>
        <w:div w:id="1889951239">
          <w:marLeft w:val="640"/>
          <w:marRight w:val="0"/>
          <w:marTop w:val="0"/>
          <w:marBottom w:val="0"/>
          <w:divBdr>
            <w:top w:val="none" w:sz="0" w:space="0" w:color="auto"/>
            <w:left w:val="none" w:sz="0" w:space="0" w:color="auto"/>
            <w:bottom w:val="none" w:sz="0" w:space="0" w:color="auto"/>
            <w:right w:val="none" w:sz="0" w:space="0" w:color="auto"/>
          </w:divBdr>
        </w:div>
        <w:div w:id="1474517190">
          <w:marLeft w:val="640"/>
          <w:marRight w:val="0"/>
          <w:marTop w:val="0"/>
          <w:marBottom w:val="0"/>
          <w:divBdr>
            <w:top w:val="none" w:sz="0" w:space="0" w:color="auto"/>
            <w:left w:val="none" w:sz="0" w:space="0" w:color="auto"/>
            <w:bottom w:val="none" w:sz="0" w:space="0" w:color="auto"/>
            <w:right w:val="none" w:sz="0" w:space="0" w:color="auto"/>
          </w:divBdr>
        </w:div>
        <w:div w:id="1059061813">
          <w:marLeft w:val="640"/>
          <w:marRight w:val="0"/>
          <w:marTop w:val="0"/>
          <w:marBottom w:val="0"/>
          <w:divBdr>
            <w:top w:val="none" w:sz="0" w:space="0" w:color="auto"/>
            <w:left w:val="none" w:sz="0" w:space="0" w:color="auto"/>
            <w:bottom w:val="none" w:sz="0" w:space="0" w:color="auto"/>
            <w:right w:val="none" w:sz="0" w:space="0" w:color="auto"/>
          </w:divBdr>
        </w:div>
        <w:div w:id="76245742">
          <w:marLeft w:val="640"/>
          <w:marRight w:val="0"/>
          <w:marTop w:val="0"/>
          <w:marBottom w:val="0"/>
          <w:divBdr>
            <w:top w:val="none" w:sz="0" w:space="0" w:color="auto"/>
            <w:left w:val="none" w:sz="0" w:space="0" w:color="auto"/>
            <w:bottom w:val="none" w:sz="0" w:space="0" w:color="auto"/>
            <w:right w:val="none" w:sz="0" w:space="0" w:color="auto"/>
          </w:divBdr>
        </w:div>
        <w:div w:id="1253395836">
          <w:marLeft w:val="640"/>
          <w:marRight w:val="0"/>
          <w:marTop w:val="0"/>
          <w:marBottom w:val="0"/>
          <w:divBdr>
            <w:top w:val="none" w:sz="0" w:space="0" w:color="auto"/>
            <w:left w:val="none" w:sz="0" w:space="0" w:color="auto"/>
            <w:bottom w:val="none" w:sz="0" w:space="0" w:color="auto"/>
            <w:right w:val="none" w:sz="0" w:space="0" w:color="auto"/>
          </w:divBdr>
        </w:div>
        <w:div w:id="702097997">
          <w:marLeft w:val="640"/>
          <w:marRight w:val="0"/>
          <w:marTop w:val="0"/>
          <w:marBottom w:val="0"/>
          <w:divBdr>
            <w:top w:val="none" w:sz="0" w:space="0" w:color="auto"/>
            <w:left w:val="none" w:sz="0" w:space="0" w:color="auto"/>
            <w:bottom w:val="none" w:sz="0" w:space="0" w:color="auto"/>
            <w:right w:val="none" w:sz="0" w:space="0" w:color="auto"/>
          </w:divBdr>
        </w:div>
        <w:div w:id="1672635209">
          <w:marLeft w:val="640"/>
          <w:marRight w:val="0"/>
          <w:marTop w:val="0"/>
          <w:marBottom w:val="0"/>
          <w:divBdr>
            <w:top w:val="none" w:sz="0" w:space="0" w:color="auto"/>
            <w:left w:val="none" w:sz="0" w:space="0" w:color="auto"/>
            <w:bottom w:val="none" w:sz="0" w:space="0" w:color="auto"/>
            <w:right w:val="none" w:sz="0" w:space="0" w:color="auto"/>
          </w:divBdr>
        </w:div>
      </w:divsChild>
    </w:div>
    <w:div w:id="951090480">
      <w:bodyDiv w:val="1"/>
      <w:marLeft w:val="0"/>
      <w:marRight w:val="0"/>
      <w:marTop w:val="0"/>
      <w:marBottom w:val="0"/>
      <w:divBdr>
        <w:top w:val="none" w:sz="0" w:space="0" w:color="auto"/>
        <w:left w:val="none" w:sz="0" w:space="0" w:color="auto"/>
        <w:bottom w:val="none" w:sz="0" w:space="0" w:color="auto"/>
        <w:right w:val="none" w:sz="0" w:space="0" w:color="auto"/>
      </w:divBdr>
    </w:div>
    <w:div w:id="1321810352">
      <w:bodyDiv w:val="1"/>
      <w:marLeft w:val="0"/>
      <w:marRight w:val="0"/>
      <w:marTop w:val="0"/>
      <w:marBottom w:val="0"/>
      <w:divBdr>
        <w:top w:val="none" w:sz="0" w:space="0" w:color="auto"/>
        <w:left w:val="none" w:sz="0" w:space="0" w:color="auto"/>
        <w:bottom w:val="none" w:sz="0" w:space="0" w:color="auto"/>
        <w:right w:val="none" w:sz="0" w:space="0" w:color="auto"/>
      </w:divBdr>
    </w:div>
    <w:div w:id="1800876159">
      <w:bodyDiv w:val="1"/>
      <w:marLeft w:val="0"/>
      <w:marRight w:val="0"/>
      <w:marTop w:val="0"/>
      <w:marBottom w:val="0"/>
      <w:divBdr>
        <w:top w:val="none" w:sz="0" w:space="0" w:color="auto"/>
        <w:left w:val="none" w:sz="0" w:space="0" w:color="auto"/>
        <w:bottom w:val="none" w:sz="0" w:space="0" w:color="auto"/>
        <w:right w:val="none" w:sz="0" w:space="0" w:color="auto"/>
      </w:divBdr>
    </w:div>
    <w:div w:id="1831946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2A046D6B-9A8C-4FB9-A2E5-B226B131BD98}"/>
      </w:docPartPr>
      <w:docPartBody>
        <w:p w:rsidR="00A8374D" w:rsidRDefault="006F1B62">
          <w:r w:rsidRPr="000039C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B62"/>
    <w:rsid w:val="00192552"/>
    <w:rsid w:val="001F1156"/>
    <w:rsid w:val="0037586D"/>
    <w:rsid w:val="006F1B62"/>
    <w:rsid w:val="00A8374D"/>
    <w:rsid w:val="00BA7F19"/>
    <w:rsid w:val="00DD0F11"/>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1B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52902D-67E3-425B-AA81-F813AE7A9506}">
  <we:reference id="wa104382081" version="1.55.1.0" store="en-US" storeType="OMEX"/>
  <we:alternateReferences>
    <we:reference id="wa104382081" version="1.55.1.0" store="wa104382081" storeType="OMEX"/>
  </we:alternateReferences>
  <we:properties>
    <we:property name="MENDELEY_BIBLIOGRAPHY_LAST_MODIFIED" value="1767068976256"/>
    <we:property name="MENDELEY_BIBLIOGRAPHY_IS_DIRTY" value="true"/>
    <we:property name="MENDELEY_CITATIONS_STYLE" value="{&quot;id&quot;:&quot;https://www.zotero.org/styles/ieee&quot;,&quot;title&quot;:&quot;IEEE&quot;,&quot;format&quot;:&quot;numeric&quot;,&quot;defaultLocale&quot;:null,&quot;isLocaleCodeValid&quot;:true}"/>
    <we:property name="MENDELEY_CITATIONS" value="[{&quot;citationID&quot;:&quot;MENDELEY_CITATION_eea51bfd-ade3-49dd-90ed-d34e7c419711&quot;,&quot;properties&quot;:{&quot;noteIndex&quot;:0},&quot;isEdited&quot;:false,&quot;manualOverride&quot;:{&quot;isManuallyOverridden&quot;:false,&quot;citeprocText&quot;:&quot;[1]&quot;,&quot;manualOverrideText&quot;:&quot;&quot;},&quot;citationTag&quot;:&quot;MENDELEY_CITATION_v3_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&quot;,&quot;citationItems&quot;:[{&quot;id&quot;:&quot;857603c5-be5e-3248-a8e9-461c8e3be53c&quot;,&quot;itemData&quot;:{&quot;type&quot;:&quot;article-journal&quot;,&quot;id&quot;:&quot;857603c5-be5e-3248-a8e9-461c8e3be53c&quot;,&quot;title&quot;:&quot;Transformation of digital-based school culture: Implications of change management on virtual learning environment integration&quot;,&quot;author&quot;:[{&quot;family&quot;:&quot;Purnomo&quot;,&quot;given&quot;:&quot;Eko Nurhaji&quot;,&quot;parse-names&quot;:false,&quot;dropping-particle&quot;:&quot;&quot;,&quot;non-dropping-particle&quot;:&quot;&quot;},{&quot;family&quot;:&quot;Imron&quot;,&quot;given&quot;:&quot;Ali&quot;,&quot;parse-names&quot;:false,&quot;dropping-particle&quot;:&quot;&quot;,&quot;non-dropping-particle&quot;:&quot;&quot;},{&quot;family&quot;:&quot;Wiyono&quot;,&quot;given&quot;:&quot;Bambang Budi&quot;,&quot;parse-names&quot;:false,&quot;dropping-particle&quot;:&quot;&quot;,&quot;non-dropping-particle&quot;:&quot;&quot;},{&quot;family&quot;:&quot;Sobri&quot;,&quot;given&quot;:&quot;Ahmad Yusuf&quot;,&quot;parse-names&quot;:false,&quot;dropping-particle&quot;:&quot;&quot;,&quot;non-dropping-particle&quot;:&quot;&quot;},{&quot;family&quot;:&quot;Dami&quot;,&quot;given&quot;:&quot;Zummy Anselmus&quot;,&quot;parse-names&quot;:false,&quot;dropping-particle&quot;:&quot;&quot;,&quot;non-dropping-particle&quot;:&quot;&quot;}],&quot;container-title&quot;:&quot;Cogent Education&quot;,&quot;ISSN&quot;:&quot;2331-186X&quot;,&quot;issued&quot;:{&quot;date-parts&quot;:[[2024]]},&quot;page&quot;:&quot;2303562&quot;,&quot;publisher&quot;:&quot;Taylor &amp; Francis&quot;,&quot;issue&quot;:&quot;1&quot;,&quot;volume&quot;:&quot;11&quot;,&quot;container-title-short&quot;:&quot;&quot;},&quot;isTemporary&quot;:false}]},{&quot;citationID&quot;:&quot;MENDELEY_CITATION_5d1293e4-67e7-4a93-a1ff-d9cc7f648cf7&quot;,&quot;properties&quot;:{&quot;noteIndex&quot;:0},&quot;isEdited&quot;:false,&quot;manualOverride&quot;:{&quot;isManuallyOverridden&quot;:false,&quot;citeprocText&quot;:&quot;[2]&quot;,&quot;manualOverrideText&quot;:&quot;&quot;},&quot;citationTag&quot;:&quot;MENDELEY_CITATION_v3_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&quot;,&quot;citationItems&quot;:[{&quot;id&quot;:&quot;1f7730da-73e9-36d0-abe0-3f38a5fbe2da&quot;,&quot;itemData&quot;:{&quot;type&quot;:&quot;article-journal&quot;,&quot;id&quot;:&quot;1f7730da-73e9-36d0-abe0-3f38a5fbe2da&quot;,&quot;title&quot;:&quot;Critical Review of Technology-Based Education Supervision Models: Implications for Improving The Quality of Learning in The Digital Age&quot;,&quot;author&quot;:[{&quot;family&quot;:&quot;Handayani&quot;,&quot;given&quot;:&quot;Lisa&quot;,&quot;parse-names&quot;:false,&quot;dropping-particle&quot;:&quot;&quot;,&quot;non-dropping-particle&quot;:&quot;&quot;},{&quot;family&quot;:&quot;Lebang&quot;,&quot;given&quot;:&quot;Rita&quot;,&quot;parse-names&quot;:false,&quot;dropping-particle&quot;:&quot;&quot;,&quot;non-dropping-particle&quot;:&quot;&quot;},{&quot;family&quot;:&quot;Rikasari&quot;,&quot;given&quot;:&quot;Fajar Eriza&quot;,&quot;parse-names&quot;:false,&quot;dropping-particle&quot;:&quot;&quot;,&quot;non-dropping-particle&quot;:&quot;&quot;}],&quot;container-title&quot;:&quot;JPP (Jurnal Pendidikan Dan Pembelajaran)&quot;,&quot;ISSN&quot;:&quot;2580-2313&quot;,&quot;issued&quot;:{&quot;date-parts&quot;:[[2024]]},&quot;page&quot;:&quot;31-39&quot;,&quot;issue&quot;:&quot;1&quot;,&quot;volume&quot;:&quot;31&quot;,&quot;container-title-short&quot;:&quot;&quot;},&quot;isTemporary&quot;:false}]},{&quot;citationID&quot;:&quot;MENDELEY_CITATION_426e3291-7a0a-4779-979f-d66c8e48e0dd&quot;,&quot;properties&quot;:{&quot;noteIndex&quot;:0},&quot;isEdited&quot;:false,&quot;manualOverride&quot;:{&quot;isManuallyOverridden&quot;:false,&quot;citeprocText&quot;:&quot;[3], [4]&quot;,&quot;manualOverrideText&quot;:&quot;&quot;},&quot;citationTag&quot;:&quot;MENDELEY_CITATION_v3_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&quot;,&quot;citationItems&quot;:[{&quot;id&quot;:&quot;df7f8868-1a0b-38c4-a56d-b2891717dedb&quot;,&quot;itemData&quot;:{&quot;type&quot;:&quot;article-journal&quot;,&quot;id&quot;:&quot;df7f8868-1a0b-38c4-a56d-b2891717dedb&quot;,&quot;title&quot;:&quot;Implementasi manajemen teaching factory di prodi kriya kulit smkn 1 kalasan&quot;,&quot;author&quot;:[{&quot;family&quot;:&quot;Handayani&quot;,&quot;given&quot;:&quot;Kunthi Sri&quot;,&quot;parse-names&quot;:false,&quot;dropping-particle&quot;:&quot;&quot;,&quot;non-dropping-particle&quot;:&quot;&quot;},{&quot;family&quot;:&quot;Mundilarno&quot;,&quot;given&quot;:&quot;Mundilarno&quot;,&quot;parse-names&quot;:false,&quot;dropping-particle&quot;:&quot;&quot;,&quot;non-dropping-particle&quot;:&quot;&quot;},{&quot;family&quot;:&quot;Mariah&quot;,&quot;given&quot;:&quot;Siti&quot;,&quot;parse-names&quot;:false,&quot;dropping-particle&quot;:&quot;&quot;,&quot;non-dropping-particle&quot;:&quot;&quot;}],&quot;container-title&quot;:&quot;Media Manajemen Pendidikan&quot;,&quot;ISSN&quot;:&quot;2622-3694&quot;,&quot;issued&quot;:{&quot;date-parts&quot;:[[2018]]},&quot;page&quot;:&quot;122-136&quot;,&quot;issue&quot;:&quot;1&quot;,&quot;volume&quot;:&quot;1&quot;,&quot;container-title-short&quot;:&quot;&quot;},&quot;isTemporary&quot;:false},{&quot;id&quot;:&quot;57e2961a-9523-3f94-a29d-83d29f08445f&quot;,&quot;itemData&quot;:{&quot;type&quot;:&quot;article-journal&quot;,&quot;id&quot;:&quot;57e2961a-9523-3f94-a29d-83d29f08445f&quot;,&quot;title&quot;:&quot;Administrative burden in higher education institutions: a conceptualisation and a research agenda&quot;,&quot;author&quot;:[{&quot;family&quot;:&quot;Woelert&quot;,&quot;given&quot;:&quot;Peter&quot;,&quot;parse-names&quot;:false,&quot;dropping-particle&quot;:&quot;&quot;,&quot;non-dropping-particle&quot;:&quot;&quot;}],&quot;container-title&quot;:&quot;Journal of Higher Education Policy and Management&quot;,&quot;DOI&quot;:&quot;10.1080/1360080X.2023.2190967&quot;,&quot;ISSN&quot;:&quot;1360-080X&quot;,&quot;issued&quot;:{&quot;date-parts&quot;:[[2023,7,4]]},&quot;page&quot;:&quot;409-422&quot;,&quot;issue&quot;:&quot;4&quot;,&quot;volume&quot;:&quot;45&quot;},&quot;isTemporary&quot;:false}]},{&quot;citationID&quot;:&quot;MENDELEY_CITATION_4d06e2b0-9eeb-4d94-97cd-f54d5551f04f&quot;,&quot;properties&quot;:{&quot;noteIndex&quot;:0},&quot;isEdited&quot;:false,&quot;manualOverride&quot;:{&quot;isManuallyOverridden&quot;:false,&quot;citeprocText&quot;:&quot;[5]&quot;,&quot;manualOverrideText&quot;:&quot;&quot;},&quot;citationTag&quot;:&quot;MENDELEY_CITATION_v3_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&quot;,&quot;citationItems&quot;:[{&quot;id&quot;:&quot;42c421fb-7bc0-3597-b869-f7d2113dd23c&quot;,&quot;itemData&quot;:{&quot;type&quot;:&quot;report&quot;,&quot;id&quot;:&quot;42c421fb-7bc0-3597-b869-f7d2113dd23c&quot;,&quot;title&quot;:&quot;Keputusan Dirjen GTK No. 4242/B.B1/HK.03.01/2024 tentang Pedoman Pelaksanaan Supervisi Akademik Guru&quot;,&quot;author&quot;:[{&quot;family&quot;:&quot;Direktorat Jenderal Guru dan Tenaga Kependidikan&quot;,&quot;given&quot;:&quot;&quot;,&quot;parse-names&quot;:false,&quot;dropping-particle&quot;:&quot;&quot;,&quot;non-dropping-particle&quot;:&quot;&quot;}],&quot;issued&quot;:{&quot;date-parts&quot;:[[2024]]},&quot;publisher-place&quot;:&quot;Jakarta&quot;,&quot;container-title-short&quot;:&quot;&quot;},&quot;isTemporary&quot;:false}]},{&quot;citationID&quot;:&quot;MENDELEY_CITATION_de966447-44fc-4b3c-a790-523db9078a76&quot;,&quot;properties&quot;:{&quot;noteIndex&quot;:0},&quot;isEdited&quot;:false,&quot;manualOverride&quot;:{&quot;isManuallyOverridden&quot;:false,&quot;citeprocText&quot;:&quot;[6]&quot;,&quot;manualOverrideText&quot;:&quot;&quot;},&quot;citationTag&quot;:&quot;MENDELEY_CITATION_v3_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&quot;,&quot;citationItems&quot;:[{&quot;id&quot;:&quot;4916ccd5-10d8-362e-a806-a4eee3aaa22a&quot;,&quot;itemData&quot;:{&quot;type&quot;:&quot;report&quot;,&quot;id&quot;:&quot;4916ccd5-10d8-362e-a806-a4eee3aaa22a&quot;,&quot;title&quot;:&quot;Surat Edaran No. 0559/B.B1/GT.02.00/2024 tentang Pelaksanaan Supervisi Akademik Guru melalui Platform Digital Ruang GTK&quot;,&quot;author&quot;:[{&quot;family&quot;:&quot;Direktorat Jenderal Guru dan Tenaga Kependidikan&quot;,&quot;given&quot;:&quot;&quot;,&quot;parse-names&quot;:false,&quot;dropping-particle&quot;:&quot;&quot;,&quot;non-dropping-particle&quot;:&quot;&quot;}],&quot;issued&quot;:{&quot;date-parts&quot;:[[2024]]},&quot;publisher-place&quot;:&quot;Jakarta&quot;,&quot;container-title-short&quot;:&quot;&quot;},&quot;isTemporary&quot;:false}]},{&quot;citationID&quot;:&quot;MENDELEY_CITATION_8a126c28-2a5f-46a0-af04-d557f334538f&quot;,&quot;properties&quot;:{&quot;noteIndex&quot;:0},&quot;isEdited&quot;:false,&quot;manualOverride&quot;:{&quot;isManuallyOverridden&quot;:false,&quot;citeprocText&quot;:&quot;[7]&quot;,&quot;manualOverrideText&quot;:&quot;&quot;},&quot;citationTag&quot;:&quot;MENDELEY_CITATION_v3_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&quot;,&quot;citationItems&quot;:[{&quot;id&quot;:&quot;24d8f49e-1f84-3068-885a-700083d94d2f&quot;,&quot;itemData&quot;:{&quot;type&quot;:&quot;report&quot;,&quot;id&quot;:&quot;24d8f49e-1f84-3068-885a-700083d94d2f&quot;,&quot;title&quot;:&quot;Panduan Pemanfaatan Platform Merdeka Mengajar dan Integrasinya dengan Layanan GTK Digital&quot;,&quot;author&quot;:[{&quot;family&quot;:&quot;Kementerian Pendidikan&quot;,&quot;given&quot;:&quot;Kebudayaan, Riset, dan Teknologi&quot;,&quot;parse-names&quot;:false,&quot;dropping-particle&quot;:&quot;&quot;,&quot;non-dropping-particle&quot;:&quot;&quot;}],&quot;issued&quot;:{&quot;date-parts&quot;:[[2023]]},&quot;publisher-place&quot;:&quot;Jakarta&quot;,&quot;container-title-short&quot;:&quot;&quot;},&quot;isTemporary&quot;:false}]},{&quot;citationID&quot;:&quot;MENDELEY_CITATION_44ae1765-3a92-408b-aa00-9515a5a30ad2&quot;,&quot;properties&quot;:{&quot;noteIndex&quot;:0},&quot;isEdited&quot;:false,&quot;manualOverride&quot;:{&quot;isManuallyOverridden&quot;:false,&quot;citeprocText&quot;:&quot;[8]&quot;,&quot;manualOverrideText&quot;:&quot;&quot;},&quot;citationTag&quot;:&quot;MENDELEY_CITATION_v3_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&quot;,&quot;citationItems&quot;:[{&quot;id&quot;:&quot;bc5b5f7e-cd28-3f67-b7ba-106406cf06aa&quot;,&quot;itemData&quot;:{&quot;type&quot;:&quot;article-journal&quot;,&quot;id&quot;:&quot;bc5b5f7e-cd28-3f67-b7ba-106406cf06aa&quot;,&quot;title&quot;:&quot;Supervision to Support Reflective Practices&quot;,&quot;author&quot;:[{&quot;family&quot;:&quot;Miller&quot;,&quot;given&quot;:&quot;Laura S.&quot;,&quot;parse-names&quot;:false,&quot;dropping-particle&quot;:&quot;&quot;,&quot;non-dropping-particle&quot;:&quot;&quot;}],&quot;container-title&quot;:&quot;Journal of Educational Supervision&quot;,&quot;DOI&quot;:&quot;10.31045/jes.6.1.1&quot;,&quot;ISSN&quot;:&quot;2694-457X&quot;,&quot;issued&quot;:{&quot;date-parts&quot;:[[2023,1,1]]},&quot;abstract&quot;:&quot;&lt;p&gt;There is immense pressure on school leaders to show evidence of continual school improvement. To drive these improvement efforts, there are essential considerations when planning for implementation, specifically the development of a system that supports reflective practices to increase teacher autonomy and improved student outcomes. The research presented in this article explores the attitudes and beliefs that teachers and administrators have for reflective practices through the supervisory actions of administrators in a rural Northern state. The findings from this study include, 1) the importance of a formal leadership role and the lens used when considering evaluative and non-evaluative feedback; 2) the use of reflective practices to drive changes to instructional practices; and, 3) the connection of reflective practices to school culture, professional development, and student engagement. These findings are important in that they are practical to schools and inform how the United States (US) education system might shift policies to support more formative practices that target instructional improvement.&lt;/p&gt;&quot;,&quot;issue&quot;:&quot;1&quot;,&quot;volume&quot;:&quot;6&quot;,&quot;container-title-short&quot;:&quot;&quot;},&quot;isTemporary&quot;:false}]},{&quot;citationID&quot;:&quot;MENDELEY_CITATION_df5252ad-63d8-4dbc-893d-c7d910597e76&quot;,&quot;properties&quot;:{&quot;noteIndex&quot;:0},&quot;isEdited&quot;:false,&quot;manualOverride&quot;:{&quot;isManuallyOverridden&quot;:false,&quot;citeprocText&quot;:&quot;[8]&quot;,&quot;manualOverrideText&quot;:&quot;&quot;},&quot;citationTag&quot;:&quot;MENDELEY_CITATION_v3_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&quot;,&quot;citationItems&quot;:[{&quot;id&quot;:&quot;bc5b5f7e-cd28-3f67-b7ba-106406cf06aa&quot;,&quot;itemData&quot;:{&quot;type&quot;:&quot;article-journal&quot;,&quot;id&quot;:&quot;bc5b5f7e-cd28-3f67-b7ba-106406cf06aa&quot;,&quot;title&quot;:&quot;Supervision to Support Reflective Practices&quot;,&quot;author&quot;:[{&quot;family&quot;:&quot;Miller&quot;,&quot;given&quot;:&quot;Laura S.&quot;,&quot;parse-names&quot;:false,&quot;dropping-particle&quot;:&quot;&quot;,&quot;non-dropping-particle&quot;:&quot;&quot;}],&quot;container-title&quot;:&quot;Journal of Educational Supervision&quot;,&quot;DOI&quot;:&quot;10.31045/jes.6.1.1&quot;,&quot;ISSN&quot;:&quot;2694-457X&quot;,&quot;issued&quot;:{&quot;date-parts&quot;:[[2023,1,1]]},&quot;abstract&quot;:&quot;&lt;p&gt;There is immense pressure on school leaders to show evidence of continual school improvement. To drive these improvement efforts, there are essential considerations when planning for implementation, specifically the development of a system that supports reflective practices to increase teacher autonomy and improved student outcomes. The research presented in this article explores the attitudes and beliefs that teachers and administrators have for reflective practices through the supervisory actions of administrators in a rural Northern state. The findings from this study include, 1) the importance of a formal leadership role and the lens used when considering evaluative and non-evaluative feedback; 2) the use of reflective practices to drive changes to instructional practices; and, 3) the connection of reflective practices to school culture, professional development, and student engagement. These findings are important in that they are practical to schools and inform how the United States (US) education system might shift policies to support more formative practices that target instructional improvement.&lt;/p&gt;&quot;,&quot;issue&quot;:&quot;1&quot;,&quot;volume&quot;:&quot;6&quot;,&quot;container-title-short&quot;:&quot;&quot;},&quot;isTemporary&quot;:false}]},{&quot;citationID&quot;:&quot;MENDELEY_CITATION_cf956372-9d44-41f9-a829-c52c22bdc782&quot;,&quot;properties&quot;:{&quot;noteIndex&quot;:0},&quot;isEdited&quot;:false,&quot;manualOverride&quot;:{&quot;isManuallyOverridden&quot;:false,&quot;citeprocText&quot;:&quot;[9]&quot;,&quot;manualOverrideText&quot;:&quot;&quot;},&quot;citationTag&quot;:&quot;MENDELEY_CITATION_v3_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&quot;,&quot;citationItems&quot;:[{&quot;id&quot;:&quot;23adfcf8-e030-309d-b469-ec4b8a9400df&quot;,&quot;itemData&quot;:{&quot;type&quot;:&quot;article-journal&quot;,&quot;id&quot;:&quot;23adfcf8-e030-309d-b469-ec4b8a9400df&quot;,&quot;title&quot;:&quot;Workshop on Teaching Module Development on Merdeka Curriculum in Elementary, Junior High, and Senior High Schools, Toba District, Sanggau Regency&quot;,&quot;author&quot;:[{&quot;family&quot;:&quot;Fitriawan&quot;,&quot;given&quot;:&quot;Dona&quot;,&quot;parse-names&quot;:false,&quot;dropping-particle&quot;:&quot;&quot;,&quot;non-dropping-particle&quot;:&quot;&quot;},{&quot;family&quot;:&quot;Hartoyo&quot;,&quot;given&quot;:&quot;Agung&quot;,&quot;parse-names&quot;:false,&quot;dropping-particle&quot;:&quot;&quot;,&quot;non-dropping-particle&quot;:&quot;&quot;},{&quot;family&quot;:&quot;Mirza&quot;,&quot;given&quot;:&quot;Ade&quot;,&quot;parse-names&quot;:false,&quot;dropping-particle&quot;:&quot;&quot;,&quot;non-dropping-particle&quot;:&quot;&quot;},{&quot;family&quot;:&quot;Yusmin&quot;,&quot;given&quot;:&quot;Edy&quot;,&quot;parse-names&quot;:false,&quot;dropping-particle&quot;:&quot;&quot;,&quot;non-dropping-particle&quot;:&quot;&quot;},{&quot;family&quot;:&quot;Siregar&quot;,&quot;given&quot;:&quot;Nurfadilah&quot;,&quot;parse-names&quot;:false,&quot;dropping-particle&quot;:&quot;&quot;,&quot;non-dropping-particle&quot;:&quot;&quot;},{&quot;family&quot;:&quot;Jamiah&quot;,&quot;given&quot;:&quot;Yulis&quot;,&quot;parse-names&quot;:false,&quot;dropping-particle&quot;:&quot;&quot;,&quot;non-dropping-particle&quot;:&quot;&quot;},{&quot;family&quot;:&quot;Pasaribu&quot;,&quot;given&quot;:&quot;Revi Lestari&quot;,&quot;parse-names&quot;:false,&quot;dropping-particle&quot;:&quot;&quot;,&quot;non-dropping-particle&quot;:&quot;&quot;},{&quot;family&quot;:&quot;Winarji&quot;,&quot;given&quot;:&quot;Agus&quot;,&quot;parse-names&quot;:false,&quot;dropping-particle&quot;:&quot;&quot;,&quot;non-dropping-particle&quot;:&quot;&quot;},{&quot;family&quot;:&quot;Novianti&quot;,&quot;given&quot;:&quot;Metia&quot;,&quot;parse-names&quot;:false,&quot;dropping-particle&quot;:&quot;&quot;,&quot;non-dropping-particle&quot;:&quot;&quot;},{&quot;family&quot;:&quot;Meldi&quot;,&quot;given&quot;:&quot;Nadya Febriani&quot;,&quot;parse-names&quot;:false,&quot;dropping-particle&quot;:&quot;&quot;,&quot;non-dropping-particle&quot;:&quot;&quot;}],&quot;container-title&quot;:&quot;GANDRUNG: Jurnal Pengabdian Kepada Masyarakat&quot;,&quot;ISSN&quot;:&quot;2721-6136&quot;,&quot;issued&quot;:{&quot;date-parts&quot;:[[2025]]},&quot;page&quot;:&quot;1860-1876&quot;,&quot;issue&quot;:&quot;1&quot;,&quot;volume&quot;:&quot;6&quot;,&quot;container-title-short&quot;:&quot;&quot;},&quot;isTemporary&quot;:false}]},{&quot;citationID&quot;:&quot;MENDELEY_CITATION_d93c3548-95bd-4725-a6da-23f4a68c2cb6&quot;,&quot;properties&quot;:{&quot;noteIndex&quot;:0},&quot;isEdited&quot;:false,&quot;manualOverride&quot;:{&quot;isManuallyOverridden&quot;:false,&quot;citeprocText&quot;:&quot;[10]&quot;,&quot;manualOverrideText&quot;:&quot;&quot;},&quot;citationTag&quot;:&quot;MENDELEY_CITATION_v3_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&quot;,&quot;citationItems&quot;:[{&quot;id&quot;:&quot;774784be-c6a6-37dc-820e-d9bff35dc3ce&quot;,&quot;itemData&quot;:{&quot;type&quot;:&quot;article-journal&quot;,&quot;id&quot;:&quot;774784be-c6a6-37dc-820e-d9bff35dc3ce&quot;,&quot;title&quot;:&quot;Experimental Evidence on the Robustness of Coaching Supports in Teacher Education&quot;,&quot;author&quot;:[{&quot;family&quot;:&quot;Cohen&quot;,&quot;given&quot;:&quot;Julie&quot;,&quot;parse-names&quot;:false,&quot;dropping-particle&quot;:&quot;&quot;,&quot;non-dropping-particle&quot;:&quot;&quot;},{&quot;family&quot;:&quot;Wong&quot;,&quot;given&quot;:&quot;Vivian C.&quot;,&quot;parse-names&quot;:false,&quot;dropping-particle&quot;:&quot;&quot;,&quot;non-dropping-particle&quot;:&quot;&quot;},{&quot;family&quot;:&quot;Krishnamachari&quot;,&quot;given&quot;:&quot;Anandita&quot;,&quot;parse-names&quot;:false,&quot;dropping-particle&quot;:&quot;&quot;,&quot;non-dropping-particle&quot;:&quot;&quot;},{&quot;family&quot;:&quot;Erickson&quot;,&quot;given&quot;:&quot;Steffen&quot;,&quot;parse-names&quot;:false,&quot;dropping-particle&quot;:&quot;&quot;,&quot;non-dropping-particle&quot;:&quot;&quot;}],&quot;container-title&quot;:&quot;Educational Researcher&quot;,&quot;DOI&quot;:&quot;10.3102/0013189X231198827&quot;,&quot;ISSN&quot;:&quot;1935102X&quot;,&quot;issued&quot;:{&quot;date-parts&quot;:[[2024,1,1]]},&quot;page&quot;:&quot;19-35&quot;,&quot;abstract&quot;:&quot;Many novice teachers learn to teach “on the job,” leading to burnout and attrition among teachers and negative outcomes for students in the long term. Preservice teacher education is tasked with optimizing teacher readiness, but there is a lack of causal evidence regarding effective ways to prepare new teachers. In this paper, we use a mixed-reality simulation platform to evaluate the causal effects and robustness of an individualized, brief, and highly directive coaching model for candidates enrolled in a university-based teacher education program as well as for undergraduates considering teaching as a profession. Across five conceptual replication studies, we find that short, targeted, and directive coaching significantly improves candidates’ instructional performance during simulated classroom sessions and that coaching effects are robust across different teaching tasks, study timing, and modes of delivery. However, coaching effects are smaller for a subpopulation of participants not formally enrolled in a teacher preparation program. These participants differed in terms of prior experiences learning about instructional methods, suggesting that coaching in isolation is not as effective without corresponding coursework on targeted practices. Taken together, our five studies provide encouraging evidence that teacher preparation can be an important time for rapid skill development when candidates are given targeted practice opportunities and corresponding support. Although we often think that practice has to happen in real classrooms with real students, we provide robust evidence that “the work of teaching” can be incorporated into teacher education coursework. We highlight implications for research and practice.&quot;,&quot;publisher&quot;:&quot;SAGE Publications Inc.&quot;,&quot;issue&quot;:&quot;1&quot;,&quot;volume&quot;:&quot;53&quot;,&quot;container-title-short&quot;:&quot;&quot;},&quot;isTemporary&quot;:false}]},{&quot;citationID&quot;:&quot;MENDELEY_CITATION_20b9c44f-8c74-4cd4-bb7e-9743cf08d038&quot;,&quot;properties&quot;:{&quot;noteIndex&quot;:0},&quot;isEdited&quot;:false,&quot;manualOverride&quot;:{&quot;isManuallyOverridden&quot;:false,&quot;citeprocText&quot;:&quot;[11]&quot;,&quot;manualOverrideText&quot;:&quot;&quot;},&quot;citationTag&quot;:&quot;MENDELEY_CITATION_v3_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&quot;,&quot;citationItems&quot;:[{&quot;id&quot;:&quot;95075ec7-f773-3564-b8a2-57a9eab66d4b&quot;,&quot;itemData&quot;:{&quot;type&quot;:&quot;article-journal&quot;,&quot;id&quot;:&quot;95075ec7-f773-3564-b8a2-57a9eab66d4b&quot;,&quot;title&quot;:&quot;Coaching and coursework focused on teacher–child interactions during language/literacy instruction: Effects on teacher outcomes and children’s classroom engagement&quot;,&quot;author&quot;:[{&quot;family&quot;:&quot;Downer&quot;,&quot;given&quot;:&quot;Jason T&quot;,&quot;parse-names&quot;:false,&quot;dropping-particle&quot;:&quot;&quot;,&quot;non-dropping-particle&quot;:&quot;&quot;},{&quot;family&quot;:&quot;Doyle&quot;,&quot;given&quot;:&quot;Nicole B&quot;,&quot;parse-names&quot;:false,&quot;dropping-particle&quot;:&quot;&quot;,&quot;non-dropping-particle&quot;:&quot;&quot;},{&quot;family&quot;:&quot;Pianta&quot;,&quot;given&quot;:&quot;Robert C&quot;,&quot;parse-names&quot;:false,&quot;dropping-particle&quot;:&quot;&quot;,&quot;non-dropping-particle&quot;:&quot;&quot;},{&quot;family&quot;:&quot;Burchinal&quot;,&quot;given&quot;:&quot;Margaret&quot;,&quot;parse-names&quot;:false,&quot;dropping-particle&quot;:&quot;&quot;,&quot;non-dropping-particle&quot;:&quot;&quot;},{&quot;family&quot;:&quot;Field&quot;,&quot;given&quot;:&quot;Samuel&quot;,&quot;parse-names&quot;:false,&quot;dropping-particle&quot;:&quot;&quot;,&quot;non-dropping-particle&quot;:&quot;&quot;},{&quot;family&quot;:&quot;Hamre&quot;,&quot;given&quot;:&quot;Bridget K&quot;,&quot;parse-names&quot;:false,&quot;dropping-particle&quot;:&quot;&quot;,&quot;non-dropping-particle&quot;:&quot;&quot;},{&quot;family&quot;:&quot;LoCasale-Crouch&quot;,&quot;given&quot;:&quot;Jennifer&quot;,&quot;parse-names&quot;:false,&quot;dropping-particle&quot;:&quot;&quot;,&quot;non-dropping-particle&quot;:&quot;&quot;},{&quot;family&quot;:&quot;Howes&quot;,&quot;given&quot;:&quot;Carollee&quot;,&quot;parse-names&quot;:false,&quot;dropping-particle&quot;:&quot;&quot;,&quot;non-dropping-particle&quot;:&quot;&quot;},{&quot;family&quot;:&quot;LaParo&quot;,&quot;given&quot;:&quot;Karen&quot;,&quot;parse-names&quot;:false,&quot;dropping-particle&quot;:&quot;&quot;,&quot;non-dropping-particle&quot;:&quot;&quot;},{&quot;family&quot;:&quot;Scott-Little&quot;,&quot;given&quot;:&quot;Catherine&quot;,&quot;parse-names&quot;:false,&quot;dropping-particle&quot;:&quot;&quot;,&quot;non-dropping-particle&quot;:&quot;&quot;}],&quot;container-title&quot;:&quot;Early Education and Development&quot;,&quot;container-title-short&quot;:&quot;Early Educ Dev&quot;,&quot;ISSN&quot;:&quot;1040-9289&quot;,&quot;issued&quot;:{&quot;date-parts&quot;:[[2024]]},&quot;page&quot;:&quot;1032-1062&quot;,&quot;publisher&quot;:&quot;Taylor &amp; Francis&quot;,&quot;issue&quot;:&quot;5&quot;,&quot;volume&quot;:&quot;35&quot;},&quot;isTemporary&quot;:false}]},{&quot;citationID&quot;:&quot;MENDELEY_CITATION_55985979-4130-43a6-89ad-1d46a2b65f37&quot;,&quot;properties&quot;:{&quot;noteIndex&quot;:0},&quot;isEdited&quot;:false,&quot;manualOverride&quot;:{&quot;isManuallyOverridden&quot;:false,&quot;citeprocText&quot;:&quot;[12]&quot;,&quot;manualOverrideText&quot;:&quot;&quot;},&quot;citationTag&quot;:&quot;MENDELEY_CITATION_v3_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&quot;,&quot;citationItems&quot;:[{&quot;id&quot;:&quot;10399af2-5d39-32d7-8b97-a30b81d324a8&quot;,&quot;itemData&quot;:{&quot;type&quot;:&quot;article-journal&quot;,&quot;id&quot;:&quot;10399af2-5d39-32d7-8b97-a30b81d324a8&quot;,&quot;title&quot;:&quot;Transformation of educational supervision with digital technology: implementation, opportunities and challenges&quot;,&quot;author&quot;:[{&quot;family&quot;:&quot;Astuti&quot;,&quot;given&quot;:&quot;Ruli&quot;,&quot;parse-names&quot;:false,&quot;dropping-particle&quot;:&quot;&quot;,&quot;non-dropping-particle&quot;:&quot;&quot;},{&quot;family&quot;:&quot;Sutiah&quot;,&quot;given&quot;:&quot;Sutiah&quot;,&quot;parse-names&quot;:false,&quot;dropping-particle&quot;:&quot;&quot;,&quot;non-dropping-particle&quot;:&quot;&quot;},{&quot;family&quot;:&quot;Hidayatulloh&quot;,&quot;given&quot;:&quot;H&quot;,&quot;parse-names&quot;:false,&quot;dropping-particle&quot;:&quot;&quot;,&quot;non-dropping-particle&quot;:&quot;&quot;},{&quot;family&quot;:&quot;Nisak&quot;,&quot;given&quot;:&quot;N M&quot;,&quot;parse-names&quot;:false,&quot;dropping-particle&quot;:&quot;&quot;,&quot;non-dropping-particle&quot;:&quot;&quot;}],&quot;container-title&quot;:&quot;Academic Journal Research (ACJOURE)&quot;,&quot;issued&quot;:{&quot;date-parts&quot;:[[2024]]},&quot;page&quot;:&quot;89-106&quot;,&quot;issue&quot;:&quot;1&quot;,&quot;volume&quot;:&quot;2&quot;,&quot;container-title-short&quot;:&quot;&quot;},&quot;isTemporary&quot;:false}]},{&quot;citationID&quot;:&quot;MENDELEY_CITATION_020f2544-abaa-4eb2-ae01-6f5559bd8a33&quot;,&quot;properties&quot;:{&quot;noteIndex&quot;:0},&quot;isEdited&quot;:false,&quot;manualOverride&quot;:{&quot;isManuallyOverridden&quot;:false,&quot;citeprocText&quot;:&quot;[2]&quot;,&quot;manualOverrideText&quot;:&quot;&quot;},&quot;citationTag&quot;:&quot;MENDELEY_CITATION_v3_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&quot;,&quot;citationItems&quot;:[{&quot;id&quot;:&quot;1f7730da-73e9-36d0-abe0-3f38a5fbe2da&quot;,&quot;itemData&quot;:{&quot;type&quot;:&quot;article-journal&quot;,&quot;id&quot;:&quot;1f7730da-73e9-36d0-abe0-3f38a5fbe2da&quot;,&quot;title&quot;:&quot;Critical Review of Technology-Based Education Supervision Models: Implications for Improving The Quality of Learning in The Digital Age&quot;,&quot;author&quot;:[{&quot;family&quot;:&quot;Handayani&quot;,&quot;given&quot;:&quot;Lisa&quot;,&quot;parse-names&quot;:false,&quot;dropping-particle&quot;:&quot;&quot;,&quot;non-dropping-particle&quot;:&quot;&quot;},{&quot;family&quot;:&quot;Lebang&quot;,&quot;given&quot;:&quot;Rita&quot;,&quot;parse-names&quot;:false,&quot;dropping-particle&quot;:&quot;&quot;,&quot;non-dropping-particle&quot;:&quot;&quot;},{&quot;family&quot;:&quot;Rikasari&quot;,&quot;given&quot;:&quot;Fajar Eriza&quot;,&quot;parse-names&quot;:false,&quot;dropping-particle&quot;:&quot;&quot;,&quot;non-dropping-particle&quot;:&quot;&quot;}],&quot;container-title&quot;:&quot;JPP (Jurnal Pendidikan Dan Pembelajaran)&quot;,&quot;ISSN&quot;:&quot;2580-2313&quot;,&quot;issued&quot;:{&quot;date-parts&quot;:[[2024]]},&quot;page&quot;:&quot;31-39&quot;,&quot;issue&quot;:&quot;1&quot;,&quot;volume&quot;:&quot;31&quot;,&quot;container-title-short&quot;:&quot;&quot;},&quot;isTemporary&quot;:false}]},{&quot;citationID&quot;:&quot;MENDELEY_CITATION_59f6f9db-5bd2-45f9-88f7-720a131a003a&quot;,&quot;properties&quot;:{&quot;noteIndex&quot;:0},&quot;isEdited&quot;:false,&quot;manualOverride&quot;:{&quot;isManuallyOverridden&quot;:false,&quot;citeprocText&quot;:&quot;[13]&quot;,&quot;manualOverrideText&quot;:&quot;&quot;},&quot;citationTag&quot;:&quot;MENDELEY_CITATION_v3_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&quot;,&quot;citationItems&quot;:[{&quot;id&quot;:&quot;1880754b-37d0-3d71-8b39-0716506f9a14&quot;,&quot;itemData&quot;:{&quot;type&quot;:&quot;article-journal&quot;,&quot;id&quot;:&quot;1880754b-37d0-3d71-8b39-0716506f9a14&quot;,&quot;title&quot;:&quot;Digital Supervision for Critical Awareness and Ethical Technology Integration in Education&quot;,&quot;author&quot;:[{&quot;family&quot;:&quot;Choiriyah&quot;,&quot;given&quot;:&quot;Fitrotul&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Khamidi&quot;,&quot;given&quot;:&quot;Amrozi&quot;,&quot;parse-names&quot;:false,&quot;dropping-particle&quot;:&quot;&quot;,&quot;non-dropping-particle&quot;:&quot;&quot;}],&quot;container-title&quot;:&quot;Academia Open&quot;,&quot;ISSN&quot;:&quot;2714-7444&quot;,&quot;issued&quot;:{&quot;date-parts&quot;:[[2024]]},&quot;page&quot;:&quot;10-21070&quot;,&quot;issue&quot;:&quot;2&quot;,&quot;volume&quot;:&quot;9&quot;,&quot;container-title-short&quot;:&quot;&quot;},&quot;isTemporary&quot;:false}]},{&quot;citationID&quot;:&quot;MENDELEY_CITATION_0e587234-e889-4825-9dce-6e2e54274a64&quot;,&quot;properties&quot;:{&quot;noteIndex&quot;:0},&quot;isEdited&quot;:false,&quot;manualOverride&quot;:{&quot;isManuallyOverridden&quot;:false,&quot;citeprocText&quot;:&quot;[1]&quot;,&quot;manualOverrideText&quot;:&quot;&quot;},&quot;citationTag&quot;:&quot;MENDELEY_CITATION_v3_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&quot;,&quot;citationItems&quot;:[{&quot;id&quot;:&quot;857603c5-be5e-3248-a8e9-461c8e3be53c&quot;,&quot;itemData&quot;:{&quot;type&quot;:&quot;article-journal&quot;,&quot;id&quot;:&quot;857603c5-be5e-3248-a8e9-461c8e3be53c&quot;,&quot;title&quot;:&quot;Transformation of digital-based school culture: Implications of change management on virtual learning environment integration&quot;,&quot;author&quot;:[{&quot;family&quot;:&quot;Purnomo&quot;,&quot;given&quot;:&quot;Eko Nurhaji&quot;,&quot;parse-names&quot;:false,&quot;dropping-particle&quot;:&quot;&quot;,&quot;non-dropping-particle&quot;:&quot;&quot;},{&quot;family&quot;:&quot;Imron&quot;,&quot;given&quot;:&quot;Ali&quot;,&quot;parse-names&quot;:false,&quot;dropping-particle&quot;:&quot;&quot;,&quot;non-dropping-particle&quot;:&quot;&quot;},{&quot;family&quot;:&quot;Wiyono&quot;,&quot;given&quot;:&quot;Bambang Budi&quot;,&quot;parse-names&quot;:false,&quot;dropping-particle&quot;:&quot;&quot;,&quot;non-dropping-particle&quot;:&quot;&quot;},{&quot;family&quot;:&quot;Sobri&quot;,&quot;given&quot;:&quot;Ahmad Yusuf&quot;,&quot;parse-names&quot;:false,&quot;dropping-particle&quot;:&quot;&quot;,&quot;non-dropping-particle&quot;:&quot;&quot;},{&quot;family&quot;:&quot;Dami&quot;,&quot;given&quot;:&quot;Zummy Anselmus&quot;,&quot;parse-names&quot;:false,&quot;dropping-particle&quot;:&quot;&quot;,&quot;non-dropping-particle&quot;:&quot;&quot;}],&quot;container-title&quot;:&quot;Cogent Education&quot;,&quot;ISSN&quot;:&quot;2331-186X&quot;,&quot;issued&quot;:{&quot;date-parts&quot;:[[2024]]},&quot;page&quot;:&quot;2303562&quot;,&quot;publisher&quot;:&quot;Taylor &amp; Francis&quot;,&quot;issue&quot;:&quot;1&quot;,&quot;volume&quot;:&quot;11&quot;,&quot;container-title-short&quot;:&quot;&quot;},&quot;isTemporary&quot;:false}]},{&quot;citationID&quot;:&quot;MENDELEY_CITATION_ee196b16-37af-4f55-991c-aba6ef4c3a48&quot;,&quot;properties&quot;:{&quot;noteIndex&quot;:0},&quot;isEdited&quot;:false,&quot;manualOverride&quot;:{&quot;isManuallyOverridden&quot;:false,&quot;citeprocText&quot;:&quot;[14]&quot;,&quot;manualOverrideText&quot;:&quot;&quot;},&quot;citationTag&quot;:&quot;MENDELEY_CITATION_v3_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&quot;,&quot;citationItems&quot;:[{&quot;id&quot;:&quot;8933b42c-bdbc-316b-ac8f-695d935051e3&quot;,&quot;itemData&quot;:{&quot;type&quot;:&quot;article-journal&quot;,&quot;id&quot;:&quot;8933b42c-bdbc-316b-ac8f-695d935051e3&quot;,&quot;title&quot;:&quot;John Hattie: Visible learning: A synthesis of over 800 meta-analyses relating to achievement&quot;,&quot;author&quot;:[{&quot;family&quot;:&quot;Arnold&quot;,&quot;given&quot;:&quot;Ivo&quot;,&quot;parse-names&quot;:false,&quot;dropping-particle&quot;:&quot;&quot;,&quot;non-dropping-particle&quot;:&quot;&quot;}],&quot;container-title&quot;:&quot;International Review of Education&quot;,&quot;DOI&quot;:&quot;10.1007/s11159-011-9198-8&quot;,&quot;ISSN&quot;:&quot;0020-8566&quot;,&quot;issued&quot;:{&quot;date-parts&quot;:[[2011,8,2]]},&quot;page&quot;:&quot;219-221&quot;,&quot;issue&quot;:&quot;1-2&quot;,&quot;volume&quot;:&quot;57&quot;,&quot;container-title-short&quot;:&quot;&quot;},&quot;isTemporary&quot;:false}]},{&quot;citationID&quot;:&quot;MENDELEY_CITATION_adf8d2d7-8283-40d3-bee5-63c5a7c1d1ef&quot;,&quot;properties&quot;:{&quot;noteIndex&quot;:0},&quot;isEdited&quot;:false,&quot;manualOverride&quot;:{&quot;isManuallyOverridden&quot;:false,&quot;citeprocText&quot;:&quot;[15]&quot;,&quot;manualOverrideText&quot;:&quot;&quot;},&quot;citationTag&quot;:&quot;MENDELEY_CITATION_v3_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&quot;,&quot;citationItems&quot;:[{&quot;id&quot;:&quot;b75b48d4-1350-3c04-affd-47bf881a96db&quot;,&quot;itemData&quot;:{&quot;type&quot;:&quot;report&quot;,&quot;id&quot;:&quot;b75b48d4-1350-3c04-affd-47bf881a96db&quot;,&quot;title&quot;:&quot;Digital Education Outlook 2023: Learning in the Age of AI&quot;,&quot;author&quot;:[{&quot;family&quot;:&quot;OECD&quot;,&quot;given&quot;:&quot;&quot;,&quot;parse-names&quot;:false,&quot;dropping-particle&quot;:&quot;&quot;,&quot;non-dropping-particle&quot;:&quot;&quot;}],&quot;issued&quot;:{&quot;date-parts&quot;:[[2023]]},&quot;publisher-place&quot;:&quot;Paris&quot;,&quot;container-title-short&quot;:&quot;&quot;},&quot;isTemporary&quot;:false}]},{&quot;citationID&quot;:&quot;MENDELEY_CITATION_af93c6bf-130c-4f0c-96e4-570224b3ea59&quot;,&quot;properties&quot;:{&quot;noteIndex&quot;:0},&quot;isEdited&quot;:false,&quot;manualOverride&quot;:{&quot;isManuallyOverridden&quot;:false,&quot;citeprocText&quot;:&quot;[5]&quot;,&quot;manualOverrideText&quot;:&quot;&quot;},&quot;citationTag&quot;:&quot;MENDELEY_CITATION_v3_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&quot;,&quot;citationItems&quot;:[{&quot;id&quot;:&quot;42c421fb-7bc0-3597-b869-f7d2113dd23c&quot;,&quot;itemData&quot;:{&quot;type&quot;:&quot;report&quot;,&quot;id&quot;:&quot;42c421fb-7bc0-3597-b869-f7d2113dd23c&quot;,&quot;title&quot;:&quot;Keputusan Dirjen GTK No. 4242/B.B1/HK.03.01/2024 tentang Pedoman Pelaksanaan Supervisi Akademik Guru&quot;,&quot;author&quot;:[{&quot;family&quot;:&quot;Direktorat Jenderal Guru dan Tenaga Kependidikan&quot;,&quot;given&quot;:&quot;&quot;,&quot;parse-names&quot;:false,&quot;dropping-particle&quot;:&quot;&quot;,&quot;non-dropping-particle&quot;:&quot;&quot;}],&quot;issued&quot;:{&quot;date-parts&quot;:[[2024]]},&quot;publisher-place&quot;:&quot;Jakarta&quot;,&quot;container-title-short&quot;:&quot;&quot;},&quot;isTemporary&quot;:false}]},{&quot;citationID&quot;:&quot;MENDELEY_CITATION_c7b6c1c8-38af-476e-bdcf-614c82488ed2&quot;,&quot;properties&quot;:{&quot;noteIndex&quot;:0},&quot;isEdited&quot;:false,&quot;manualOverride&quot;:{&quot;isManuallyOverridden&quot;:false,&quot;citeprocText&quot;:&quot;[6]&quot;,&quot;manualOverrideText&quot;:&quot;&quot;},&quot;citationTag&quot;:&quot;MENDELEY_CITATION_v3_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&quot;,&quot;citationItems&quot;:[{&quot;id&quot;:&quot;4916ccd5-10d8-362e-a806-a4eee3aaa22a&quot;,&quot;itemData&quot;:{&quot;type&quot;:&quot;report&quot;,&quot;id&quot;:&quot;4916ccd5-10d8-362e-a806-a4eee3aaa22a&quot;,&quot;title&quot;:&quot;Surat Edaran No. 0559/B.B1/GT.02.00/2024 tentang Pelaksanaan Supervisi Akademik Guru melalui Platform Digital Ruang GTK&quot;,&quot;author&quot;:[{&quot;family&quot;:&quot;Direktorat Jenderal Guru dan Tenaga Kependidikan&quot;,&quot;given&quot;:&quot;&quot;,&quot;parse-names&quot;:false,&quot;dropping-particle&quot;:&quot;&quot;,&quot;non-dropping-particle&quot;:&quot;&quot;}],&quot;issued&quot;:{&quot;date-parts&quot;:[[2024]]},&quot;publisher-place&quot;:&quot;Jakarta&quot;,&quot;container-title-short&quot;:&quot;&quot;},&quot;isTemporary&quot;:false}]},{&quot;citationID&quot;:&quot;MENDELEY_CITATION_08f34ab7-979e-4e88-a7c4-19f2fb175fc4&quot;,&quot;properties&quot;:{&quot;noteIndex&quot;:0},&quot;isEdited&quot;:false,&quot;manualOverride&quot;:{&quot;isManuallyOverridden&quot;:false,&quot;citeprocText&quot;:&quot;[1]&quot;,&quot;manualOverrideText&quot;:&quot;&quot;},&quot;citationTag&quot;:&quot;MENDELEY_CITATION_v3_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&quot;,&quot;citationItems&quot;:[{&quot;id&quot;:&quot;857603c5-be5e-3248-a8e9-461c8e3be53c&quot;,&quot;itemData&quot;:{&quot;type&quot;:&quot;article-journal&quot;,&quot;id&quot;:&quot;857603c5-be5e-3248-a8e9-461c8e3be53c&quot;,&quot;title&quot;:&quot;Transformation of digital-based school culture: Implications of change management on virtual learning environment integration&quot;,&quot;author&quot;:[{&quot;family&quot;:&quot;Purnomo&quot;,&quot;given&quot;:&quot;Eko Nurhaji&quot;,&quot;parse-names&quot;:false,&quot;dropping-particle&quot;:&quot;&quot;,&quot;non-dropping-particle&quot;:&quot;&quot;},{&quot;family&quot;:&quot;Imron&quot;,&quot;given&quot;:&quot;Ali&quot;,&quot;parse-names&quot;:false,&quot;dropping-particle&quot;:&quot;&quot;,&quot;non-dropping-particle&quot;:&quot;&quot;},{&quot;family&quot;:&quot;Wiyono&quot;,&quot;given&quot;:&quot;Bambang Budi&quot;,&quot;parse-names&quot;:false,&quot;dropping-particle&quot;:&quot;&quot;,&quot;non-dropping-particle&quot;:&quot;&quot;},{&quot;family&quot;:&quot;Sobri&quot;,&quot;given&quot;:&quot;Ahmad Yusuf&quot;,&quot;parse-names&quot;:false,&quot;dropping-particle&quot;:&quot;&quot;,&quot;non-dropping-particle&quot;:&quot;&quot;},{&quot;family&quot;:&quot;Dami&quot;,&quot;given&quot;:&quot;Zummy Anselmus&quot;,&quot;parse-names&quot;:false,&quot;dropping-particle&quot;:&quot;&quot;,&quot;non-dropping-particle&quot;:&quot;&quot;}],&quot;container-title&quot;:&quot;Cogent Education&quot;,&quot;ISSN&quot;:&quot;2331-186X&quot;,&quot;issued&quot;:{&quot;date-parts&quot;:[[2024]]},&quot;page&quot;:&quot;2303562&quot;,&quot;publisher&quot;:&quot;Taylor &amp; Francis&quot;,&quot;issue&quot;:&quot;1&quot;,&quot;volume&quot;:&quot;11&quot;,&quot;container-title-short&quot;:&quot;&quot;},&quot;isTemporary&quot;:false}]},{&quot;citationID&quot;:&quot;MENDELEY_CITATION_bde7b0cc-8ad6-46d8-8907-07cc922ffeb1&quot;,&quot;properties&quot;:{&quot;noteIndex&quot;:0},&quot;isEdited&quot;:false,&quot;manualOverride&quot;:{&quot;isManuallyOverridden&quot;:false,&quot;citeprocText&quot;:&quot;[16]&quot;,&quot;manualOverrideText&quot;:&quot;&quot;},&quot;citationTag&quot;:&quot;MENDELEY_CITATION_v3_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&quot;,&quot;citationItems&quot;:[{&quot;id&quot;:&quot;7fc7e2db-fabd-3e3f-8a3f-5bb56b5d3afa&quot;,&quot;itemData&quot;:{&quot;type&quot;:&quot;article-journal&quot;,&quot;id&quot;:&quot;7fc7e2db-fabd-3e3f-8a3f-5bb56b5d3afa&quot;,&quot;title&quot;:&quot;The Role of digital supervision in enhancing teacher performance in Indonesian secondary education&quot;,&quot;author&quot;:[{&quot;family&quot;:&quot;Sapwan&quot;,&quot;given&quot;:&quot;Andika&quot;,&quot;parse-names&quot;:false,&quot;dropping-particle&quot;:&quot;&quot;,&quot;non-dropping-particle&quot;:&quot;&quot;},{&quot;family&quot;:&quot;Meirawan&quot;,&quot;given&quot;:&quot;Danny&quot;,&quot;parse-names&quot;:false,&quot;dropping-particle&quot;:&quot;&quot;,&quot;non-dropping-particle&quot;:&quot;&quot;},{&quot;family&quot;:&quot;Saton&quot;,&quot;given&quot;:&quot;Djam’an&quot;,&quot;parse-names&quot;:false,&quot;dropping-particle&quot;:&quot;&quot;,&quot;non-dropping-particle&quot;:&quot;&quot;},{&quot;family&quot;:&quot;Sutarsih&quot;,&quot;given&quot;:&quot;Cicih&quot;,&quot;parse-names&quot;:false,&quot;dropping-particle&quot;:&quot;&quot;,&quot;non-dropping-particle&quot;:&quot;&quot;}],&quot;container-title&quot;:&quot;Indonesian Research Journal in Education| IRJE|&quot;,&quot;ISSN&quot;:&quot;2580-5711&quot;,&quot;issued&quot;:{&quot;date-parts&quot;:[[2025]]},&quot;page&quot;:&quot;495-508&quot;,&quot;issue&quot;:&quot;01&quot;,&quot;volume&quot;:&quot;9&quot;,&quot;container-title-short&quot;:&quot;&quot;},&quot;isTemporary&quot;:false}]},{&quot;citationID&quot;:&quot;MENDELEY_CITATION_6cb2034d-4bee-47b4-ac84-869cfdabf2af&quot;,&quot;properties&quot;:{&quot;noteIndex&quot;:0},&quot;isEdited&quot;:false,&quot;manualOverride&quot;:{&quot;isManuallyOverridden&quot;:false,&quot;citeprocText&quot;:&quot;[17]&quot;,&quot;manualOverrideText&quot;:&quot;&quot;},&quot;citationTag&quot;:&quot;MENDELEY_CITATION_v3_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&quot;,&quot;citationItems&quot;:[{&quot;id&quot;:&quot;549e5ea9-eb98-3f5b-bac8-01a845c8f97c&quot;,&quot;itemData&quot;:{&quot;type&quot;:&quot;book&quot;,&quot;id&quot;:&quot;549e5ea9-eb98-3f5b-bac8-01a845c8f97c&quot;,&quot;title&quot;:&quot;Out of the Crisis&quot;,&quot;author&quot;:[{&quot;family&quot;:&quot;Deming&quot;,&quot;given&quot;:&quot;W E&quot;,&quot;parse-names&quot;:false,&quot;dropping-particle&quot;:&quot;&quot;,&quot;non-dropping-particle&quot;:&quot;&quot;}],&quot;collection-title&quot;:&quot;Mit Press&quot;,&quot;ISBN&quot;:&quot;9780262541152&quot;,&quot;URL&quot;:&quot;https://books.google.co.id/books?id=LA15eDlOPgoC&quot;,&quot;issued&quot;:{&quot;date-parts&quot;:[[2000]]},&quot;publisher&quot;:&quot;Cambridge University Press&quot;,&quot;container-title-short&quot;:&quot;&quot;},&quot;isTemporary&quot;:false}]},{&quot;citationID&quot;:&quot;MENDELEY_CITATION_fcec2cb4-d4db-4050-987f-72d7ed6f89db&quot;,&quot;properties&quot;:{&quot;noteIndex&quot;:0},&quot;isEdited&quot;:false,&quot;manualOverride&quot;:{&quot;isManuallyOverridden&quot;:false,&quot;citeprocText&quot;:&quot;[18]&quot;,&quot;manualOverrideText&quot;:&quot;&quot;},&quot;citationTag&quot;:&quot;MENDELEY_CITATION_v3_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&quot;,&quot;citationItems&quot;:[{&quot;id&quot;:&quot;571891b1-4383-3ecc-8488-08a1bc494936&quot;,&quot;itemData&quot;:{&quot;type&quot;:&quot;article-journal&quot;,&quot;id&quot;:&quot;571891b1-4383-3ecc-8488-08a1bc494936&quot;,&quot;title&quot;:&quot;Digital Supervision for Critical Awareness and Ethical Technology Integration in Education&quot;,&quot;author&quot;:[{&quot;family&quot;:&quot;Fitrotul Choiriyah&quot;,&quot;given&quot;:&quot;&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Amrozi Khamidi&quot;,&quot;given&quot;:&quot;&quot;,&quot;parse-names&quot;:false,&quot;dropping-particle&quot;:&quot;&quot;,&quot;non-dropping-particle&quot;:&quot;&quot;}],&quot;container-title&quot;:&quot;Academia Open&quot;,&quot;DOI&quot;:&quot;10.21070/acopen.9.2024.10411&quot;,&quot;ISSN&quot;:&quot;2714-7444&quot;,&quot;issued&quot;:{&quot;date-parts&quot;:[[2024,12,20]]},&quot;abstract&quot;:&quot;&lt;p&gt;General Background: The digital era has transformed education, enhancing access, efficiency, and learning personalization through technology. Specific Background: In Indonesia, the COVID-19 pandemic accelerated technological adoption in education supervision, crucial for improving teaching quality despite challenges like limited infrastructure, digital literacy, and resistance to change. Knowledge Gap: Limited research addresses how digital supervision integrates critical awareness to evaluate the ethical, social, and pedagogical impacts of technology. Aims: This study explores how digital education supervision enhances teacher professionalism, critical awareness, and effective technology use in learning. Results: Digital supervision, utilizing tools like Learning Management Systems (LMS) and e-supervision platforms, enables real-time teacher monitoring, reflective dialogue, and data-driven feedback while fostering educators' ability to assess technology's pedagogical value and ethical implications. Novelty: It introduces a philosophical framework—ontology, epistemology, and axiology—to position digital supervision as both a practical tool and transformative agent, addressing gaps in digital literacy and infrastructure inclusivity. Implications: The findings advocate for comprehensive policies, digital literacy training, and collaborative strategies, ensuring supervision effectively integrates critical awareness and technology efficiency to drive sustainable, inclusive educational transformation.&amp;#13; Highlights:&amp;#13; &amp;#13; Digital supervision enhances real-time monitoring, reflective dialogue, and data-driven feedback.&amp;#13; Integrating critical awareness ensures ethical and pedagogical use of technology in education.&amp;#13; A philosophical framework—ontology, epistemology, and axiology—supports inclusive supervision strategies.&amp;#13; &amp;#13; Keywords: Digital Education Supervision, Critical Awareness, Technology Effectiveness, Digital Literacy, Teacher Professionalism Development&lt;/p&gt;&quot;,&quot;issue&quot;:&quot;2&quot;,&quot;volume&quot;:&quot;9&quot;,&quot;container-title-short&quot;:&quot;&quot;},&quot;isTemporary&quot;:false}]},{&quot;citationID&quot;:&quot;MENDELEY_CITATION_71c9a85d-e4ff-42a3-8a8b-683e8788f420&quot;,&quot;properties&quot;:{&quot;noteIndex&quot;:0},&quot;isEdited&quot;:false,&quot;manualOverride&quot;:{&quot;isManuallyOverridden&quot;:false,&quot;citeprocText&quot;:&quot;[19]&quot;,&quot;manualOverrideText&quot;:&quot;&quot;},&quot;citationTag&quot;:&quot;MENDELEY_CITATION_v3_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&quot;,&quot;citationItems&quot;:[{&quot;id&quot;:&quot;2da555d0-3361-33c9-ab84-c6530347b27c&quot;,&quot;itemData&quot;:{&quot;type&quot;:&quot;paper-conference&quot;,&quot;id&quot;:&quot;2da555d0-3361-33c9-ab84-c6530347b27c&quot;,&quot;title&quot;:&quot;The role of reflection in supporting initially resistant teachers’ implementation of targeted reading instruction&quot;,&quot;author&quot;:[{&quot;family&quot;:&quot;Cutrer-Parraga&quot;,&quot;given&quot;:&quot;Elizabeth A&quot;,&quot;parse-names&quot;:false,&quot;dropping-particle&quot;:&quot;&quot;,&quot;non-dropping-particle&quot;:&quot;&quot;},{&quot;family&quot;:&quot;Miller&quot;,&quot;given&quot;:&quot;Erica Ellsworth&quot;,&quot;parse-names&quot;:false,&quot;dropping-particle&quot;:&quot;&quot;,&quot;non-dropping-particle&quot;:&quot;&quot;}],&quot;container-title&quot;:&quot;Frontiers in Education&quot;,&quot;container-title-short&quot;:&quot;Front Educ (Lausanne)&quot;,&quot;ISBN&quot;:&quot;2504-284X&quot;,&quot;issued&quot;:{&quot;date-parts&quot;:[[2022]]},&quot;page&quot;:&quot;1048716&quot;,&quot;publisher&quot;:&quot;Frontiers Media SA&quot;,&quot;volume&quot;:&quot;7&quot;},&quot;isTemporary&quot;:false}]},{&quot;citationID&quot;:&quot;MENDELEY_CITATION_fd2f9229-f8ee-4df1-9c83-3e532f1663d1&quot;,&quot;properties&quot;:{&quot;noteIndex&quot;:0},&quot;isEdited&quot;:false,&quot;manualOverride&quot;:{&quot;isManuallyOverridden&quot;:false,&quot;citeprocText&quot;:&quot;[20]&quot;,&quot;manualOverrideText&quot;:&quot;&quot;},&quot;citationTag&quot;:&quot;MENDELEY_CITATION_v3_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&quot;,&quot;citationItems&quot;:[{&quot;id&quot;:&quot;5c1a1d2b-8ac4-316b-addb-89e7d429a69f&quot;,&quot;itemData&quot;:{&quot;type&quot;:&quot;article-journal&quot;,&quot;id&quot;:&quot;5c1a1d2b-8ac4-316b-addb-89e7d429a69f&quot;,&quot;title&quot;:&quot;Reflective coaching: Training for development of instructional skills and sense of efficacy of pre-service EFL teachers&quot;,&quot;author&quot;:[{&quot;family&quot;:&quot;ÜRÜN GÖKER&quot;,&quot;given&quot;:&quot;Mübeher&quot;,&quot;parse-names&quot;:false,&quot;dropping-particle&quot;:&quot;&quot;,&quot;non-dropping-particle&quot;:&quot;&quot;}],&quot;container-title&quot;:&quot;Dil ve Dilbilimi Çalışmaları Dergisi&quot;,&quot;DOI&quot;:&quot;10.17263/jlls.903460&quot;,&quot;ISSN&quot;:&quot;1305-578X&quot;,&quot;issued&quot;:{&quot;date-parts&quot;:[[2021,3,25]]},&quot;page&quot;:&quot;423-447&quot;,&quot;issue&quot;:&quot;1&quot;,&quot;volume&quot;:&quot;17&quot;,&quot;container-title-short&quot;:&quot;&quot;},&quot;isTemporary&quot;:false}]},{&quot;citationID&quot;:&quot;MENDELEY_CITATION_504233ed-a68b-4ebd-85db-b44d2bc625c2&quot;,&quot;properties&quot;:{&quot;noteIndex&quot;:0},&quot;isEdited&quot;:false,&quot;manualOverride&quot;:{&quot;isManuallyOverridden&quot;:false,&quot;citeprocText&quot;:&quot;[12]&quot;,&quot;manualOverrideText&quot;:&quot;&quot;},&quot;citationTag&quot;:&quot;MENDELEY_CITATION_v3_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&quot;,&quot;citationItems&quot;:[{&quot;id&quot;:&quot;10399af2-5d39-32d7-8b97-a30b81d324a8&quot;,&quot;itemData&quot;:{&quot;type&quot;:&quot;article-journal&quot;,&quot;id&quot;:&quot;10399af2-5d39-32d7-8b97-a30b81d324a8&quot;,&quot;title&quot;:&quot;Transformation of educational supervision with digital technology: implementation, opportunities and challenges&quot;,&quot;author&quot;:[{&quot;family&quot;:&quot;Astuti&quot;,&quot;given&quot;:&quot;Ruli&quot;,&quot;parse-names&quot;:false,&quot;dropping-particle&quot;:&quot;&quot;,&quot;non-dropping-particle&quot;:&quot;&quot;},{&quot;family&quot;:&quot;Sutiah&quot;,&quot;given&quot;:&quot;Sutiah&quot;,&quot;parse-names&quot;:false,&quot;dropping-particle&quot;:&quot;&quot;,&quot;non-dropping-particle&quot;:&quot;&quot;},{&quot;family&quot;:&quot;Hidayatulloh&quot;,&quot;given&quot;:&quot;H&quot;,&quot;parse-names&quot;:false,&quot;dropping-particle&quot;:&quot;&quot;,&quot;non-dropping-particle&quot;:&quot;&quot;},{&quot;family&quot;:&quot;Nisak&quot;,&quot;given&quot;:&quot;N M&quot;,&quot;parse-names&quot;:false,&quot;dropping-particle&quot;:&quot;&quot;,&quot;non-dropping-particle&quot;:&quot;&quot;}],&quot;container-title&quot;:&quot;Academic Journal Research (ACJOURE)&quot;,&quot;issued&quot;:{&quot;date-parts&quot;:[[2024]]},&quot;page&quot;:&quot;89-106&quot;,&quot;issue&quot;:&quot;1&quot;,&quot;volume&quot;:&quot;2&quot;,&quot;container-title-short&quot;:&quot;&quot;},&quot;isTemporary&quot;:false}]},{&quot;citationID&quot;:&quot;MENDELEY_CITATION_b277f1ff-21dc-4ac8-b3d2-093df5a0461d&quot;,&quot;properties&quot;:{&quot;noteIndex&quot;:0},&quot;isEdited&quot;:false,&quot;manualOverride&quot;:{&quot;isManuallyOverridden&quot;:false,&quot;citeprocText&quot;:&quot;[21]&quot;,&quot;manualOverrideText&quot;:&quot;&quot;},&quot;citationTag&quot;:&quot;MENDELEY_CITATION_v3_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&quot;,&quot;citationItems&quot;:[{&quot;id&quot;:&quot;b4f90ff2-55b5-320b-a1c9-b45713d978b6&quot;,&quot;itemData&quot;:{&quot;type&quot;:&quot;article-journal&quot;,&quot;id&quot;:&quot;b4f90ff2-55b5-320b-a1c9-b45713d978b6&quot;,&quot;title&quot;:&quot;A closer look into recent video-based learning research: A comprehensive review of video characteristics, tools, technologies, and learning effectiveness&quot;,&quot;author&quot;:[{&quot;family&quot;:&quot;Navarrete&quot;,&quot;given&quot;:&quot;Evelyn&quot;,&quot;parse-names&quot;:false,&quot;dropping-particle&quot;:&quot;&quot;,&quot;non-dropping-particle&quot;:&quot;&quot;},{&quot;family&quot;:&quot;Nehring&quot;,&quot;given&quot;:&quot;Andreas&quot;,&quot;parse-names&quot;:false,&quot;dropping-particle&quot;:&quot;&quot;,&quot;non-dropping-particle&quot;:&quot;&quot;},{&quot;family&quot;:&quot;Schanze&quot;,&quot;given&quot;:&quot;Sascha&quot;,&quot;parse-names&quot;:false,&quot;dropping-particle&quot;:&quot;&quot;,&quot;non-dropping-particle&quot;:&quot;&quot;},{&quot;family&quot;:&quot;Ewerth&quot;,&quot;given&quot;:&quot;Ralph&quot;,&quot;parse-names&quot;:false,&quot;dropping-particle&quot;:&quot;&quot;,&quot;non-dropping-particle&quot;:&quot;&quot;},{&quot;family&quot;:&quot;Hoppe&quot;,&quot;given&quot;:&quot;Anett&quot;,&quot;parse-names&quot;:false,&quot;dropping-particle&quot;:&quot;&quot;,&quot;non-dropping-particle&quot;:&quot;&quot;}],&quot;container-title&quot;:&quot;International Journal of Artificial Intelligence in Education&quot;,&quot;container-title-short&quot;:&quot;Int J Artif Intell Educ&quot;,&quot;ISSN&quot;:&quot;1560-4292&quot;,&quot;issued&quot;:{&quot;date-parts&quot;:[[2025]]},&quot;page&quot;:&quot;1-64&quot;,&quot;publisher&quot;:&quot;Springer&quot;},&quot;isTemporary&quot;:false}]},{&quot;citationID&quot;:&quot;MENDELEY_CITATION_b1a58402-7233-49da-8d86-4cb94293a51d&quot;,&quot;properties&quot;:{&quot;noteIndex&quot;:0},&quot;isEdited&quot;:false,&quot;manualOverride&quot;:{&quot;isManuallyOverridden&quot;:false,&quot;citeprocText&quot;:&quot;[15]&quot;,&quot;manualOverrideText&quot;:&quot;&quot;},&quot;citationTag&quot;:&quot;MENDELEY_CITATION_v3_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&quot;,&quot;citationItems&quot;:[{&quot;id&quot;:&quot;b75b48d4-1350-3c04-affd-47bf881a96db&quot;,&quot;itemData&quot;:{&quot;type&quot;:&quot;report&quot;,&quot;id&quot;:&quot;b75b48d4-1350-3c04-affd-47bf881a96db&quot;,&quot;title&quot;:&quot;Digital Education Outlook 2023: Learning in the Age of AI&quot;,&quot;author&quot;:[{&quot;family&quot;:&quot;OECD&quot;,&quot;given&quot;:&quot;&quot;,&quot;parse-names&quot;:false,&quot;dropping-particle&quot;:&quot;&quot;,&quot;non-dropping-particle&quot;:&quot;&quot;}],&quot;issued&quot;:{&quot;date-parts&quot;:[[2023]]},&quot;publisher-place&quot;:&quot;Paris&quot;,&quot;container-title-short&quot;:&quot;&quot;},&quot;isTemporary&quot;:false}]},{&quot;citationID&quot;:&quot;MENDELEY_CITATION_bf66dbad-762a-4b47-87bd-b5abeb028f3e&quot;,&quot;properties&quot;:{&quot;noteIndex&quot;:0},&quot;isEdited&quot;:false,&quot;manualOverride&quot;:{&quot;isManuallyOverridden&quot;:false,&quot;citeprocText&quot;:&quot;[17]&quot;,&quot;manualOverrideText&quot;:&quot;&quot;},&quot;citationTag&quot;:&quot;MENDELEY_CITATION_v3_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&quot;,&quot;citationItems&quot;:[{&quot;id&quot;:&quot;549e5ea9-eb98-3f5b-bac8-01a845c8f97c&quot;,&quot;itemData&quot;:{&quot;type&quot;:&quot;book&quot;,&quot;id&quot;:&quot;549e5ea9-eb98-3f5b-bac8-01a845c8f97c&quot;,&quot;title&quot;:&quot;Out of the Crisis&quot;,&quot;author&quot;:[{&quot;family&quot;:&quot;Deming&quot;,&quot;given&quot;:&quot;W E&quot;,&quot;parse-names&quot;:false,&quot;dropping-particle&quot;:&quot;&quot;,&quot;non-dropping-particle&quot;:&quot;&quot;}],&quot;collection-title&quot;:&quot;Mit Press&quot;,&quot;ISBN&quot;:&quot;9780262541152&quot;,&quot;URL&quot;:&quot;https://books.google.co.id/books?id=LA15eDlOPgoC&quot;,&quot;issued&quot;:{&quot;date-parts&quot;:[[2000]]},&quot;publisher&quot;:&quot;Cambridge University Press&quot;,&quot;container-title-short&quot;:&quot;&quot;},&quot;isTemporary&quot;:false}]},{&quot;citationID&quot;:&quot;MENDELEY_CITATION_d63488a7-0b76-40c3-975b-bc1ededd8159&quot;,&quot;properties&quot;:{&quot;noteIndex&quot;:0},&quot;isEdited&quot;:false,&quot;manualOverride&quot;:{&quot;isManuallyOverridden&quot;:false,&quot;citeprocText&quot;:&quot;[19]&quot;,&quot;manualOverrideText&quot;:&quot;&quot;},&quot;citationTag&quot;:&quot;MENDELEY_CITATION_v3_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&quot;,&quot;citationItems&quot;:[{&quot;id&quot;:&quot;2da555d0-3361-33c9-ab84-c6530347b27c&quot;,&quot;itemData&quot;:{&quot;type&quot;:&quot;paper-conference&quot;,&quot;id&quot;:&quot;2da555d0-3361-33c9-ab84-c6530347b27c&quot;,&quot;title&quot;:&quot;The role of reflection in supporting initially resistant teachers’ implementation of targeted reading instruction&quot;,&quot;author&quot;:[{&quot;family&quot;:&quot;Cutrer-Parraga&quot;,&quot;given&quot;:&quot;Elizabeth A&quot;,&quot;parse-names&quot;:false,&quot;dropping-particle&quot;:&quot;&quot;,&quot;non-dropping-particle&quot;:&quot;&quot;},{&quot;family&quot;:&quot;Miller&quot;,&quot;given&quot;:&quot;Erica Ellsworth&quot;,&quot;parse-names&quot;:false,&quot;dropping-particle&quot;:&quot;&quot;,&quot;non-dropping-particle&quot;:&quot;&quot;}],&quot;container-title&quot;:&quot;Frontiers in Education&quot;,&quot;container-title-short&quot;:&quot;Front Educ (Lausanne)&quot;,&quot;ISBN&quot;:&quot;2504-284X&quot;,&quot;issued&quot;:{&quot;date-parts&quot;:[[2022]]},&quot;page&quot;:&quot;1048716&quot;,&quot;publisher&quot;:&quot;Frontiers Media SA&quot;,&quot;volume&quot;:&quot;7&quot;},&quot;isTemporary&quot;:false}]},{&quot;citationID&quot;:&quot;MENDELEY_CITATION_5bdbe5f0-9e8a-4818-b91b-43195d072447&quot;,&quot;properties&quot;:{&quot;noteIndex&quot;:0},&quot;isEdited&quot;:false,&quot;manualOverride&quot;:{&quot;isManuallyOverridden&quot;:false,&quot;citeprocText&quot;:&quot;[22]&quot;,&quot;manualOverrideText&quot;:&quot;&quot;},&quot;citationTag&quot;:&quot;MENDELEY_CITATION_v3_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&quot;,&quot;citationItems&quot;:[{&quot;id&quot;:&quot;d8fc4f11-6799-3946-b054-665824a2160a&quot;,&quot;itemData&quot;:{&quot;type&quot;:&quot;article-journal&quot;,&quot;id&quot;:&quot;d8fc4f11-6799-3946-b054-665824a2160a&quot;,&quot;title&quot;:&quot;EFEKTIVITAS SUPERVISI AKADEMIK BERBASIS DIGITAL DALAM MENINGKATKAN KINERJA GURU DI ERA KURIKULUM MERDEKA&quot;,&quot;author&quot;:[{&quot;family&quot;:&quot;Shelvia&quot;,&quot;given&quot;:&quot;Bet&quot;,&quot;parse-names&quot;:false,&quot;dropping-particle&quot;:&quot;&quot;,&quot;non-dropping-particle&quot;:&quot;&quot;}],&quot;container-title&quot;:&quot;Equity In Education Journal&quot;,&quot;DOI&quot;:&quot;10.37304/eej.v7i1.21228&quot;,&quot;ISSN&quot;:&quot;2723-5904&quot;,&quot;issued&quot;:{&quot;date-parts&quot;:[[2025,3,20]]},&quot;page&quot;:&quot;48-55&quot;,&quot;abstract&quot;:&quot;&lt;p&gt;This study aims to analyze the effectiveness of digital-based academic supervision in improving teacher performance in the era of the Merdeka Curriculum at SMA Negeri 3 Palangka Raya. This research employs a qualitative approach with a case study design. Data were collected through interviews, observations, and documentation, involving principals and teachers as the main subjects. The data were analyzed using an interactive model, which includes data reduction, data display, and conclusion drawing and verification. Data validity was ensured through triangulation and member checking. The results show that digital academic supervision facilitates performance monitoring, accelerates feedback delivery, and encourages continuous teacher self-reflection. Teachers generally responded positively to digital supervision, considering it flexible, transparent, and supportive of professional development. This supervision also had a significant impact on improving teachers' ability to design differentiated learning tools and formative assessments aligned with the Merdeka Curriculum. Nevertheless, challenges such as limited digital literacy and technology access remain obstacles to be addressed. Therefore, infrastructure support and adaptive school leadership are essential to ensure the successful implementation of digital-based academic supervision.&lt;/p&gt;&quot;,&quot;issue&quot;:&quot;1&quot;,&quot;volume&quot;:&quot;7&quot;,&quot;container-title-short&quot;:&quot;&quot;},&quot;isTemporary&quot;:false}]},{&quot;citationID&quot;:&quot;MENDELEY_CITATION_0a0e3684-4a17-44d8-8511-ee1284ccea09&quot;,&quot;properties&quot;:{&quot;noteIndex&quot;:0},&quot;isEdited&quot;:false,&quot;manualOverride&quot;:{&quot;isManuallyOverridden&quot;:false,&quot;citeprocText&quot;:&quot;[23]&quot;,&quot;manualOverrideText&quot;:&quot;&quot;},&quot;citationTag&quot;:&quot;MENDELEY_CITATION_v3_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&quot;,&quot;citationItems&quot;:[{&quot;id&quot;:&quot;9258356b-e406-3c2d-8b64-3d68f14a824b&quot;,&quot;itemData&quot;:{&quot;type&quot;:&quot;book&quot;,&quot;id&quot;:&quot;9258356b-e406-3c2d-8b64-3d68f14a824b&quot;,&quot;title&quot;:&quot;Metode Penelitian Kuantitatif Kualitatif dan R&amp;D&quot;,&quot;author&quot;:[{&quot;family&quot;:&quot;Sugiyono&quot;,&quot;given&quot;:&quot;&quot;,&quot;parse-names&quot;:false,&quot;dropping-particle&quot;:&quot;&quot;,&quot;non-dropping-particle&quot;:&quot;&quot;}],&quot;container-title&quot;:&quot;CV. Alfabeta, Bandung&quot;,&quot;issued&quot;:{&quot;date-parts&quot;:[[2008]]},&quot;publisher-place&quot;:&quot;Bandung&quot;,&quot;publisher&quot;:&quot;CV. Alfabeta&quot;,&quot;container-title-short&quot;:&quot;&quot;},&quot;isTemporary&quot;:false}]},{&quot;citationID&quot;:&quot;MENDELEY_CITATION_0eff0a9a-14f1-4ed2-8599-0fb89a97addf&quot;,&quot;properties&quot;:{&quot;noteIndex&quot;:0},&quot;isEdited&quot;:false,&quot;manualOverride&quot;:{&quot;isManuallyOverridden&quot;:false,&quot;citeprocText&quot;:&quot;[24]&quot;,&quot;manualOverrideText&quot;:&quot;&quot;},&quot;citationTag&quot;:&quot;MENDELEY_CITATION_v3_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&quot;,&quot;citationItems&quot;:[{&quot;id&quot;:&quot;f1ead714-65fb-3aaf-9ed5-1b60a525b787&quot;,&quot;itemData&quot;:{&quot;type&quot;:&quot;article-journal&quot;,&quot;id&quot;:&quot;f1ead714-65fb-3aaf-9ed5-1b60a525b787&quot;,&quot;title&quot;:&quot;KEMITRAAN SEKOLAH-MASYARAKAT SEBAGAI UPAYA PENINGKATAN MUTU PENDIDIKAN DI SAMPANG, JAWA TIMUR&quot;,&quot;author&quot;:[{&quot;family&quot;:&quot;Kemitraan Sekolah-Masyarakat&quot;,&quot;given&quot;:&quot;Syamsul Arifin&quot;,&quot;parse-names&quot;:false,&quot;dropping-particle&quot;:&quot;&quot;,&quot;non-dropping-particle&quot;:&quot;&quot;},{&quot;family&quot;:&quot;Peningkatan&quot;,&quot;given&quot;:&quot;Upaya&quot;,&quot;parse-names&quot;:false,&quot;dropping-particle&quot;:&quot;&quot;,&quot;non-dropping-particle&quot;:&quot;&quot;},{&quot;family&quot;:&quot;Arifin&quot;,&quot;given&quot;:&quot;Syamsul&quot;,&quot;parse-names&quot;:false,&quot;dropping-particle&quot;:&quot;&quot;,&quot;non-dropping-particle&quot;:&quot;&quot;}],&quot;ISSN&quot;:&quot;0216-8995&quot;,&quot;URL&quot;:&quot;http://ejournal.umm.ac.id/index.php/humanity/issue/view/241/showToc&quot;,&quot;abstract&quot;:&quot;This study was conducted in Sampang, Madura. Selection of Sampang as research sites based on the following considerations: first, people's access to education, especially at the junior and senior levels are low. If using a benchmark Enrollment (APM), the number of graduates SD / MI who do not attend school to SMP / MTs as much as 78%. While people's access to education at the secondary level (high school) is only 11.43%. Second, in addition to lower people's access to education, especially on SMP / MTs and SMA / SMK / MA, education in Sampang also faces a gap between the quantity, namely the development of the number of quality educational institutions with its performance. Third, the next problem faced by education in Sampang is low community participation in education. Based on these considerations, this study aims to: (1) determine the main cause of poor people's access to education, especially at the junior and senior high level; (2) determine the main causes of low participation of the educational community; (3) obtain a picture of the performance of the School Committee and Board of Education are not conducive to the improvement of community involvement in education; (4) describe the profile and involvement of the community in responding to the educational problems; (5) defines citizenship in a community partnership to improve access and participation in developing the quality of education. This study used a qualitative approach to data collection techniques as follows: (1) the interview; (2) observation; (3) documentary; (4) FGD. The data obtained with these techniques will then be analyzed through the following steps: (1) data reduction; (2) a data display; (3) conclusion drawing / verifying.&quot;,&quot;container-title-short&quot;:&quot;&quot;},&quot;isTemporary&quot;:false}]},{&quot;citationID&quot;:&quot;MENDELEY_CITATION_a45f21b8-b721-45a4-ba02-d8dc03ac6f77&quot;,&quot;properties&quot;:{&quot;noteIndex&quot;:0},&quot;isEdited&quot;:false,&quot;manualOverride&quot;:{&quot;isManuallyOverridden&quot;:false,&quot;citeprocText&quot;:&quot;[25]&quot;,&quot;manualOverrideText&quot;:&quot;&quot;},&quot;citationTag&quot;:&quot;MENDELEY_CITATION_v3_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&quot;,&quot;citationItems&quot;:[{&quot;id&quot;:&quot;14ead1ee-f57d-3d5f-9388-b96abb63e178&quot;,&quot;itemData&quot;:{&quot;type&quot;:&quot;book&quot;,&quot;id&quot;:&quot;14ead1ee-f57d-3d5f-9388-b96abb63e178&quot;,&quot;title&quot;:&quot;Metodologi Penelitian Kualitatif (Edisi Revisi). vol. 103&quot;,&quot;author&quot;:[{&quot;family&quot;:&quot;Moleong&quot;,&quot;given&quot;:&quot;Lexy J&quot;,&quot;parse-names&quot;:false,&quot;dropping-particle&quot;:&quot;&quot;,&quot;non-dropping-particle&quot;:&quot;&quot;}],&quot;container-title&quot;:&quot;PT Remaja Rosdakarya&quot;,&quot;issued&quot;:{&quot;date-parts&quot;:[[2017]]},&quot;publisher-place&quot;:&quot;Bandung&quot;,&quot;publisher&quot;:&quot;PT. Remaja Rosdakarya&quot;,&quot;container-title-short&quot;:&quot;&quot;},&quot;isTemporary&quot;:false}]},{&quot;citationID&quot;:&quot;MENDELEY_CITATION_d52e58f2-1cb7-471a-906b-1be7a910b969&quot;,&quot;properties&quot;:{&quot;noteIndex&quot;:0},&quot;isEdited&quot;:false,&quot;manualOverride&quot;:{&quot;isManuallyOverridden&quot;:false,&quot;citeprocText&quot;:&quot;[23]&quot;,&quot;manualOverrideText&quot;:&quot;&quot;},&quot;citationTag&quot;:&quot;MENDELEY_CITATION_v3_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&quot;,&quot;citationItems&quot;:[{&quot;id&quot;:&quot;9258356b-e406-3c2d-8b64-3d68f14a824b&quot;,&quot;itemData&quot;:{&quot;type&quot;:&quot;book&quot;,&quot;id&quot;:&quot;9258356b-e406-3c2d-8b64-3d68f14a824b&quot;,&quot;title&quot;:&quot;Metode Penelitian Kuantitatif Kualitatif dan R&amp;D&quot;,&quot;author&quot;:[{&quot;family&quot;:&quot;Sugiyono&quot;,&quot;given&quot;:&quot;&quot;,&quot;parse-names&quot;:false,&quot;dropping-particle&quot;:&quot;&quot;,&quot;non-dropping-particle&quot;:&quot;&quot;}],&quot;container-title&quot;:&quot;CV. Alfabeta, Bandung&quot;,&quot;issued&quot;:{&quot;date-parts&quot;:[[2008]]},&quot;publisher-place&quot;:&quot;Bandung&quot;,&quot;publisher&quot;:&quot;CV. Alfabeta&quot;,&quot;container-title-short&quot;:&quot;&quot;},&quot;isTemporary&quot;:false}]},{&quot;citationID&quot;:&quot;MENDELEY_CITATION_4dea07f9-e8ff-4644-8984-9a4a635e31c9&quot;,&quot;properties&quot;:{&quot;noteIndex&quot;:0},&quot;isEdited&quot;:false,&quot;manualOverride&quot;:{&quot;isManuallyOverridden&quot;:false,&quot;citeprocText&quot;:&quot;[13]&quot;,&quot;manualOverrideText&quot;:&quot;&quot;},&quot;citationTag&quot;:&quot;MENDELEY_CITATION_v3_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&quot;,&quot;citationItems&quot;:[{&quot;id&quot;:&quot;1880754b-37d0-3d71-8b39-0716506f9a14&quot;,&quot;itemData&quot;:{&quot;type&quot;:&quot;article-journal&quot;,&quot;id&quot;:&quot;1880754b-37d0-3d71-8b39-0716506f9a14&quot;,&quot;title&quot;:&quot;Digital Supervision for Critical Awareness and Ethical Technology Integration in Education&quot;,&quot;author&quot;:[{&quot;family&quot;:&quot;Choiriyah&quot;,&quot;given&quot;:&quot;Fitrotul&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Khamidi&quot;,&quot;given&quot;:&quot;Amrozi&quot;,&quot;parse-names&quot;:false,&quot;dropping-particle&quot;:&quot;&quot;,&quot;non-dropping-particle&quot;:&quot;&quot;}],&quot;container-title&quot;:&quot;Academia Open&quot;,&quot;ISSN&quot;:&quot;2714-7444&quot;,&quot;issued&quot;:{&quot;date-parts&quot;:[[2024]]},&quot;page&quot;:&quot;10-21070&quot;,&quot;issue&quot;:&quot;2&quot;,&quot;volume&quot;:&quot;9&quot;,&quot;container-title-short&quot;:&quot;&quot;},&quot;isTemporary&quot;:false}]},{&quot;citationID&quot;:&quot;MENDELEY_CITATION_a92d3f83-850c-40a1-b38c-bd70bdc7bd65&quot;,&quot;properties&quot;:{&quot;noteIndex&quot;:0},&quot;isEdited&quot;:false,&quot;manualOverride&quot;:{&quot;isManuallyOverridden&quot;:false,&quot;citeprocText&quot;:&quot;[26]&quot;,&quot;manualOverrideText&quot;:&quot;&quot;},&quot;citationTag&quot;:&quot;MENDELEY_CITATION_v3_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&quot;,&quot;citationItems&quot;:[{&quot;id&quot;:&quot;25dfe83c-28fb-3b38-a1ec-3c1318ef2d78&quot;,&quot;itemData&quot;:{&quot;type&quot;:&quot;article-journal&quot;,&quot;id&quot;:&quot;25dfe83c-28fb-3b38-a1ec-3c1318ef2d78&quot;,&quot;title&quot;:&quot;Enhancing Teacher Performance through Digital-Based Principal Supervision in Elementary Schools&quot;,&quot;author&quot;:[{&quot;family&quot;:&quot;Zaliani&quot;,&quot;given&quot;:&quot;Zaliani&quot;,&quot;parse-names&quot;:false,&quot;dropping-particle&quot;:&quot;&quot;,&quot;non-dropping-particle&quot;:&quot;&quot;},{&quot;family&quot;:&quot;Niswanto&quot;,&quot;given&quot;:&quot;Niswanto&quot;,&quot;parse-names&quot;:false,&quot;dropping-particle&quot;:&quot;&quot;,&quot;non-dropping-particle&quot;:&quot;&quot;},{&quot;family&quot;:&quot;Rasyid&quot;,&quot;given&quot;:&quot;Suparta&quot;,&quot;parse-names&quot;:false,&quot;dropping-particle&quot;:&quot;&quot;,&quot;non-dropping-particle&quot;:&quot;&quot;}],&quot;container-title&quot;:&quot;International Journal of Applied Research and Sustainable Sciences&quot;,&quot;ISSN&quot;:&quot;3026-0205&quot;,&quot;issued&quot;:{&quot;date-parts&quot;:[[2025]]},&quot;issue&quot;:&quot;6&quot;,&quot;volume&quot;:&quot;3&quot;,&quot;container-title-short&quot;:&quot;&quot;},&quot;isTemporary&quot;:false}]},{&quot;citationID&quot;:&quot;MENDELEY_CITATION_636605de-15af-4e46-8649-908e817f38cd&quot;,&quot;properties&quot;:{&quot;noteIndex&quot;:0},&quot;isEdited&quot;:false,&quot;manualOverride&quot;:{&quot;isManuallyOverridden&quot;:false,&quot;citeprocText&quot;:&quot;[27]&quot;,&quot;manualOverrideText&quot;:&quot;&quot;},&quot;citationTag&quot;:&quot;MENDELEY_CITATION_v3_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&quot;,&quot;citationItems&quot;:[{&quot;id&quot;:&quot;c227e32a-b54d-3562-a1f2-1e038b0544a9&quot;,&quot;itemData&quot;:{&quot;type&quot;:&quot;article-journal&quot;,&quot;id&quot;:&quot;c227e32a-b54d-3562-a1f2-1e038b0544a9&quot;,&quot;title&quot;:&quot;EFFECTIVITY OF SUPERVISION THEORY IN THE DEVELOPMENT OF EDUCATION&quot;,&quot;author&quot;:[{&quot;family&quot;:&quot;Faizah&quot;,&quot;given&quot;:&quot;Nur&quot;,&quot;parse-names&quot;:false,&quot;dropping-particle&quot;:&quot;&quot;,&quot;non-dropping-particle&quot;:&quot;&quot;},{&quot;family&quot;:&quot;Sutiah&quot;,&quot;given&quot;:&quot;Sutiah&quot;,&quot;parse-names&quot;:false,&quot;dropping-particle&quot;:&quot;&quot;,&quot;non-dropping-particle&quot;:&quot;&quot;},{&quot;family&quot;:&quot;Muksit&quot;,&quot;given&quot;:&quot;Moh&quot;,&quot;parse-names&quot;:false,&quot;dropping-particle&quot;:&quot;&quot;,&quot;non-dropping-particle&quot;:&quot;&quot;}],&quot;container-title&quot;:&quot;European Journal of Higher Education and Academic Advancement&quot;,&quot;DOI&quot;:&quot;10.61796/ejheaa.v1i7.718&quot;,&quot;ISSN&quot;:&quot;3032-1123&quot;,&quot;issued&quot;:{&quot;date-parts&quot;:[[2024,7,16]]},&quot;page&quot;:&quot;80-89&quot;,&quot;abstract&quot;:&quot;&lt;p&gt;This study aims to explore the factors that influence the effectiveness of supervision in education, focusing on various theories of supervision such as clinical, formal, reflective, and transformational supervision. Using a qualitative research design with a case study approach, data were collected through in-depth interviews, participant observation, and document analysis in several schools. Thematic analysis was used to identify the main themes from the data obtained. The results of the study indicate that the effectiveness of supervision is influenced by the quality of communication between supervisors and teachers, a clear understanding of the purpose of supervision, and the competence of supervisors in providing constructive feedback. A supportive school context and culture are also very important for teacher professional development. A supervision approach that is tailored to the specific needs of schools and teachers has been shown to be effective in improving the quality of teaching and student learning outcomes. The implications of this study emphasize the importance of a holistic approach to supervision to achieve overall improvements in the quality of education. Recommendations for further research include longitudinal studies and exploration of the use of technology in supervision to support further teacher professional development.&lt;/p&gt;&quot;,&quot;issue&quot;:&quot;7&quot;,&quot;volume&quot;:&quot;1&quot;,&quot;container-title-short&quot;:&quot;&quot;},&quot;isTemporary&quot;:false}]},{&quot;citationID&quot;:&quot;MENDELEY_CITATION_bf26af0f-9f21-4609-bbd9-74c38219571d&quot;,&quot;properties&quot;:{&quot;noteIndex&quot;:0},&quot;isEdited&quot;:false,&quot;manualOverride&quot;:{&quot;isManuallyOverridden&quot;:false,&quot;citeprocText&quot;:&quot;[28]&quot;,&quot;manualOverrideText&quot;:&quot;&quot;},&quot;citationTag&quot;:&quot;MENDELEY_CITATION_v3_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&quot;,&quot;citationItems&quot;:[{&quot;id&quot;:&quot;235fef7b-9f98-35aa-bded-39cad3f3fc1d&quot;,&quot;itemData&quot;:{&quot;type&quot;:&quot;article-journal&quot;,&quot;id&quot;:&quot;235fef7b-9f98-35aa-bded-39cad3f3fc1d&quot;,&quot;title&quot;:&quot;The Flat World and Books about Education ReformLinda Darling-Hammond, &lt;i&gt;The Flat World and Education: How America’s Commitment to Equity Will Determine Its Future&lt;/i&gt; . (New York: Teachers College Press, 2010), 240 pp., $23.95 (paper)Pasi Sahlberg, &lt;i&gt;Finnish Lessons: What Can the World Learn from Educational Change in Finland?&lt;/i&gt; . (New York: Teachers College Press, 2011), 208 pp., $34.95 (paper)&quot;,&quot;author&quot;:[{&quot;family&quot;:&quot;Knoester&quot;,&quot;given&quot;:&quot;Matthew&quot;,&quot;parse-names&quot;:false,&quot;dropping-particle&quot;:&quot;&quot;,&quot;non-dropping-particle&quot;:&quot;&quot;}],&quot;container-title&quot;:&quot;American Journal of Education&quot;,&quot;DOI&quot;:&quot;10.1086/670960&quot;,&quot;ISSN&quot;:&quot;0195-6744&quot;,&quot;issued&quot;:{&quot;date-parts&quot;:[[2013,8]]},&quot;page&quot;:&quot;633-639&quot;,&quot;issue&quot;:&quot;4&quot;,&quot;volume&quot;:&quot;119&quot;,&quot;container-title-short&quot;:&quot;&quot;},&quot;isTemporary&quot;:false}]},{&quot;citationID&quot;:&quot;MENDELEY_CITATION_0281ead9-021f-4fdd-b2d0-86ba7790c198&quot;,&quot;properties&quot;:{&quot;noteIndex&quot;:0},&quot;isEdited&quot;:false,&quot;manualOverride&quot;:{&quot;isManuallyOverridden&quot;:false,&quot;citeprocText&quot;:&quot;[29]&quot;,&quot;manualOverrideText&quot;:&quot;&quot;},&quot;citationTag&quot;:&quot;MENDELEY_CITATION_v3_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&quot;,&quot;citationItems&quot;:[{&quot;id&quot;:&quot;c7c4e6db-eb75-3bf9-a5c8-5664da8f7dbc&quot;,&quot;itemData&quot;:{&quot;type&quot;:&quot;report&quot;,&quot;id&quot;:&quot;c7c4e6db-eb75-3bf9-a5c8-5664da8f7dbc&quot;,&quot;title&quot;:&quot;THE PRINCIPAL THREE KEYS TO MAXIMIZING IMPACT&quot;,&quot;author&quot;:[{&quot;family&quot;:&quot;Fullan&quot;,&quot;given&quot;:&quot;Michael&quot;,&quot;parse-names&quot;:false,&quot;dropping-particle&quot;:&quot;&quot;,&quot;non-dropping-particle&quot;:&quot;&quot;}],&quot;container-title-short&quot;:&quot;&quot;},&quot;isTemporary&quot;:false}]},{&quot;citationID&quot;:&quot;MENDELEY_CITATION_16ea47b2-2634-40e7-84f1-5bf705442d5c&quot;,&quot;properties&quot;:{&quot;noteIndex&quot;:0},&quot;isEdited&quot;:false,&quot;manualOverride&quot;:{&quot;isManuallyOverridden&quot;:false,&quot;citeprocText&quot;:&quot;[13]&quot;,&quot;manualOverrideText&quot;:&quot;&quot;},&quot;citationTag&quot;:&quot;MENDELEY_CITATION_v3_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&quot;,&quot;citationItems&quot;:[{&quot;id&quot;:&quot;1880754b-37d0-3d71-8b39-0716506f9a14&quot;,&quot;itemData&quot;:{&quot;type&quot;:&quot;article-journal&quot;,&quot;id&quot;:&quot;1880754b-37d0-3d71-8b39-0716506f9a14&quot;,&quot;title&quot;:&quot;Digital Supervision for Critical Awareness and Ethical Technology Integration in Education&quot;,&quot;author&quot;:[{&quot;family&quot;:&quot;Choiriyah&quot;,&quot;given&quot;:&quot;Fitrotul&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Khamidi&quot;,&quot;given&quot;:&quot;Amrozi&quot;,&quot;parse-names&quot;:false,&quot;dropping-particle&quot;:&quot;&quot;,&quot;non-dropping-particle&quot;:&quot;&quot;}],&quot;container-title&quot;:&quot;Academia Open&quot;,&quot;ISSN&quot;:&quot;2714-7444&quot;,&quot;issued&quot;:{&quot;date-parts&quot;:[[2024]]},&quot;page&quot;:&quot;10-21070&quot;,&quot;issue&quot;:&quot;2&quot;,&quot;volume&quot;:&quot;9&quot;,&quot;container-title-short&quot;:&quot;&quot;},&quot;isTemporary&quot;:false}]},{&quot;citationID&quot;:&quot;MENDELEY_CITATION_4806272a-06b0-4bdd-a483-0fe17be4a2b2&quot;,&quot;properties&quot;:{&quot;noteIndex&quot;:0},&quot;isEdited&quot;:false,&quot;manualOverride&quot;:{&quot;isManuallyOverridden&quot;:false,&quot;citeprocText&quot;:&quot;[18]&quot;,&quot;manualOverrideText&quot;:&quot;&quot;},&quot;citationTag&quot;:&quot;MENDELEY_CITATION_v3_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&quot;,&quot;citationItems&quot;:[{&quot;id&quot;:&quot;571891b1-4383-3ecc-8488-08a1bc494936&quot;,&quot;itemData&quot;:{&quot;type&quot;:&quot;article-journal&quot;,&quot;id&quot;:&quot;571891b1-4383-3ecc-8488-08a1bc494936&quot;,&quot;title&quot;:&quot;Digital Supervision for Critical Awareness and Ethical Technology Integration in Education&quot;,&quot;author&quot;:[{&quot;family&quot;:&quot;Fitrotul Choiriyah&quot;,&quot;given&quot;:&quot;&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Amrozi Khamidi&quot;,&quot;given&quot;:&quot;&quot;,&quot;parse-names&quot;:false,&quot;dropping-particle&quot;:&quot;&quot;,&quot;non-dropping-particle&quot;:&quot;&quot;}],&quot;container-title&quot;:&quot;Academia Open&quot;,&quot;DOI&quot;:&quot;10.21070/acopen.9.2024.10411&quot;,&quot;ISSN&quot;:&quot;2714-7444&quot;,&quot;issued&quot;:{&quot;date-parts&quot;:[[2024,12,20]]},&quot;abstract&quot;:&quot;&lt;p&gt;General Background: The digital era has transformed education, enhancing access, efficiency, and learning personalization through technology. Specific Background: In Indonesia, the COVID-19 pandemic accelerated technological adoption in education supervision, crucial for improving teaching quality despite challenges like limited infrastructure, digital literacy, and resistance to change. Knowledge Gap: Limited research addresses how digital supervision integrates critical awareness to evaluate the ethical, social, and pedagogical impacts of technology. Aims: This study explores how digital education supervision enhances teacher professionalism, critical awareness, and effective technology use in learning. Results: Digital supervision, utilizing tools like Learning Management Systems (LMS) and e-supervision platforms, enables real-time teacher monitoring, reflective dialogue, and data-driven feedback while fostering educators' ability to assess technology's pedagogical value and ethical implications. Novelty: It introduces a philosophical framework—ontology, epistemology, and axiology—to position digital supervision as both a practical tool and transformative agent, addressing gaps in digital literacy and infrastructure inclusivity. Implications: The findings advocate for comprehensive policies, digital literacy training, and collaborative strategies, ensuring supervision effectively integrates critical awareness and technology efficiency to drive sustainable, inclusive educational transformation.&amp;#13; Highlights:&amp;#13; &amp;#13; Digital supervision enhances real-time monitoring, reflective dialogue, and data-driven feedback.&amp;#13; Integrating critical awareness ensures ethical and pedagogical use of technology in education.&amp;#13; A philosophical framework—ontology, epistemology, and axiology—supports inclusive supervision strategies.&amp;#13; &amp;#13; Keywords: Digital Education Supervision, Critical Awareness, Technology Effectiveness, Digital Literacy, Teacher Professionalism Development&lt;/p&gt;&quot;,&quot;issue&quot;:&quot;2&quot;,&quot;volume&quot;:&quot;9&quot;,&quot;container-title-short&quot;:&quot;&quot;},&quot;isTemporary&quot;:false}]},{&quot;citationID&quot;:&quot;MENDELEY_CITATION_c30f0054-8c0a-4b14-aeef-e18d54dfab44&quot;,&quot;properties&quot;:{&quot;noteIndex&quot;:0},&quot;isEdited&quot;:false,&quot;manualOverride&quot;:{&quot;isManuallyOverridden&quot;:false,&quot;citeprocText&quot;:&quot;[12]&quot;,&quot;manualOverrideText&quot;:&quot;&quot;},&quot;citationTag&quot;:&quot;MENDELEY_CITATION_v3_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&quot;,&quot;citationItems&quot;:[{&quot;id&quot;:&quot;10399af2-5d39-32d7-8b97-a30b81d324a8&quot;,&quot;itemData&quot;:{&quot;type&quot;:&quot;article-journal&quot;,&quot;id&quot;:&quot;10399af2-5d39-32d7-8b97-a30b81d324a8&quot;,&quot;title&quot;:&quot;Transformation of educational supervision with digital technology: implementation, opportunities and challenges&quot;,&quot;author&quot;:[{&quot;family&quot;:&quot;Astuti&quot;,&quot;given&quot;:&quot;Ruli&quot;,&quot;parse-names&quot;:false,&quot;dropping-particle&quot;:&quot;&quot;,&quot;non-dropping-particle&quot;:&quot;&quot;},{&quot;family&quot;:&quot;Sutiah&quot;,&quot;given&quot;:&quot;Sutiah&quot;,&quot;parse-names&quot;:false,&quot;dropping-particle&quot;:&quot;&quot;,&quot;non-dropping-particle&quot;:&quot;&quot;},{&quot;family&quot;:&quot;Hidayatulloh&quot;,&quot;given&quot;:&quot;H&quot;,&quot;parse-names&quot;:false,&quot;dropping-particle&quot;:&quot;&quot;,&quot;non-dropping-particle&quot;:&quot;&quot;},{&quot;family&quot;:&quot;Nisak&quot;,&quot;given&quot;:&quot;N M&quot;,&quot;parse-names&quot;:false,&quot;dropping-particle&quot;:&quot;&quot;,&quot;non-dropping-particle&quot;:&quot;&quot;}],&quot;container-title&quot;:&quot;Academic Journal Research (ACJOURE)&quot;,&quot;issued&quot;:{&quot;date-parts&quot;:[[2024]]},&quot;page&quot;:&quot;89-106&quot;,&quot;issue&quot;:&quot;1&quot;,&quot;volume&quot;:&quot;2&quot;,&quot;container-title-short&quot;:&quot;&quot;},&quot;isTemporary&quot;:false}]},{&quot;citationID&quot;:&quot;MENDELEY_CITATION_416b13a0-1b22-485c-8d75-d94fc5283bad&quot;,&quot;properties&quot;:{&quot;noteIndex&quot;:0},&quot;isEdited&quot;:false,&quot;manualOverride&quot;:{&quot;isManuallyOverridden&quot;:false,&quot;citeprocText&quot;:&quot;[26]&quot;,&quot;manualOverrideText&quot;:&quot;&quot;},&quot;citationTag&quot;:&quot;MENDELEY_CITATION_v3_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&quot;,&quot;citationItems&quot;:[{&quot;id&quot;:&quot;25dfe83c-28fb-3b38-a1ec-3c1318ef2d78&quot;,&quot;itemData&quot;:{&quot;type&quot;:&quot;article-journal&quot;,&quot;id&quot;:&quot;25dfe83c-28fb-3b38-a1ec-3c1318ef2d78&quot;,&quot;title&quot;:&quot;Enhancing Teacher Performance through Digital-Based Principal Supervision in Elementary Schools&quot;,&quot;author&quot;:[{&quot;family&quot;:&quot;Zaliani&quot;,&quot;given&quot;:&quot;Zaliani&quot;,&quot;parse-names&quot;:false,&quot;dropping-particle&quot;:&quot;&quot;,&quot;non-dropping-particle&quot;:&quot;&quot;},{&quot;family&quot;:&quot;Niswanto&quot;,&quot;given&quot;:&quot;Niswanto&quot;,&quot;parse-names&quot;:false,&quot;dropping-particle&quot;:&quot;&quot;,&quot;non-dropping-particle&quot;:&quot;&quot;},{&quot;family&quot;:&quot;Rasyid&quot;,&quot;given&quot;:&quot;Suparta&quot;,&quot;parse-names&quot;:false,&quot;dropping-particle&quot;:&quot;&quot;,&quot;non-dropping-particle&quot;:&quot;&quot;}],&quot;container-title&quot;:&quot;International Journal of Applied Research and Sustainable Sciences&quot;,&quot;ISSN&quot;:&quot;3026-0205&quot;,&quot;issued&quot;:{&quot;date-parts&quot;:[[2025]]},&quot;issue&quot;:&quot;6&quot;,&quot;volume&quot;:&quot;3&quot;,&quot;container-title-short&quot;:&quot;&quot;},&quot;isTemporary&quot;:false}]},{&quot;citationID&quot;:&quot;MENDELEY_CITATION_41875c3c-e927-4c54-ab58-717937dc95c9&quot;,&quot;properties&quot;:{&quot;noteIndex&quot;:0},&quot;isEdited&quot;:false,&quot;manualOverride&quot;:{&quot;isManuallyOverridden&quot;:false,&quot;citeprocText&quot;:&quot;[19]&quot;,&quot;manualOverrideText&quot;:&quot;&quot;},&quot;citationTag&quot;:&quot;MENDELEY_CITATION_v3_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&quot;,&quot;citationItems&quot;:[{&quot;id&quot;:&quot;2da555d0-3361-33c9-ab84-c6530347b27c&quot;,&quot;itemData&quot;:{&quot;type&quot;:&quot;paper-conference&quot;,&quot;id&quot;:&quot;2da555d0-3361-33c9-ab84-c6530347b27c&quot;,&quot;title&quot;:&quot;The role of reflection in supporting initially resistant teachers’ implementation of targeted reading instruction&quot;,&quot;author&quot;:[{&quot;family&quot;:&quot;Cutrer-Parraga&quot;,&quot;given&quot;:&quot;Elizabeth A&quot;,&quot;parse-names&quot;:false,&quot;dropping-particle&quot;:&quot;&quot;,&quot;non-dropping-particle&quot;:&quot;&quot;},{&quot;family&quot;:&quot;Miller&quot;,&quot;given&quot;:&quot;Erica Ellsworth&quot;,&quot;parse-names&quot;:false,&quot;dropping-particle&quot;:&quot;&quot;,&quot;non-dropping-particle&quot;:&quot;&quot;}],&quot;container-title&quot;:&quot;Frontiers in Education&quot;,&quot;container-title-short&quot;:&quot;Front Educ (Lausanne)&quot;,&quot;ISBN&quot;:&quot;2504-284X&quot;,&quot;issued&quot;:{&quot;date-parts&quot;:[[2022]]},&quot;page&quot;:&quot;1048716&quot;,&quot;publisher&quot;:&quot;Frontiers Media SA&quot;,&quot;volume&quot;:&quot;7&quot;},&quot;isTemporary&quot;:false}]},{&quot;citationID&quot;:&quot;MENDELEY_CITATION_a8c9a3fe-f424-401c-8b1e-3dd0cf559e68&quot;,&quot;properties&quot;:{&quot;noteIndex&quot;:0},&quot;isEdited&quot;:false,&quot;manualOverride&quot;:{&quot;isManuallyOverridden&quot;:false,&quot;citeprocText&quot;:&quot;[20]&quot;,&quot;manualOverrideText&quot;:&quot;&quot;},&quot;citationTag&quot;:&quot;MENDELEY_CITATION_v3_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&quot;,&quot;citationItems&quot;:[{&quot;id&quot;:&quot;5c1a1d2b-8ac4-316b-addb-89e7d429a69f&quot;,&quot;itemData&quot;:{&quot;type&quot;:&quot;article-journal&quot;,&quot;id&quot;:&quot;5c1a1d2b-8ac4-316b-addb-89e7d429a69f&quot;,&quot;title&quot;:&quot;Reflective coaching: Training for development of instructional skills and sense of efficacy of pre-service EFL teachers&quot;,&quot;author&quot;:[{&quot;family&quot;:&quot;ÜRÜN GÖKER&quot;,&quot;given&quot;:&quot;Mübeher&quot;,&quot;parse-names&quot;:false,&quot;dropping-particle&quot;:&quot;&quot;,&quot;non-dropping-particle&quot;:&quot;&quot;}],&quot;container-title&quot;:&quot;Dil ve Dilbilimi Çalışmaları Dergisi&quot;,&quot;DOI&quot;:&quot;10.17263/jlls.903460&quot;,&quot;ISSN&quot;:&quot;1305-578X&quot;,&quot;issued&quot;:{&quot;date-parts&quot;:[[2021,3,25]]},&quot;page&quot;:&quot;423-447&quot;,&quot;issue&quot;:&quot;1&quot;,&quot;volume&quot;:&quot;17&quot;,&quot;container-title-short&quot;:&quot;&quot;},&quot;isTemporary&quot;:false}]},{&quot;citationID&quot;:&quot;MENDELEY_CITATION_e3287c5a-c106-4863-9fe8-69399547eadc&quot;,&quot;properties&quot;:{&quot;noteIndex&quot;:0},&quot;isEdited&quot;:false,&quot;manualOverride&quot;:{&quot;isManuallyOverridden&quot;:false,&quot;citeprocText&quot;:&quot;[30]&quot;,&quot;manualOverrideText&quot;:&quot;&quot;},&quot;citationTag&quot;:&quot;MENDELEY_CITATION_v3_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&quot;,&quot;citationItems&quot;:[{&quot;id&quot;:&quot;1b56c20f-3382-3377-b22a-59bfb74e7c62&quot;,&quot;itemData&quot;:{&quot;type&quot;:&quot;article-journal&quot;,&quot;id&quot;:&quot;1b56c20f-3382-3377-b22a-59bfb74e7c62&quot;,&quot;title&quot;:&quot;Mentoring software in education and its impact on teacher development: An integrative literature review&quot;,&quot;author&quot;:[{&quot;family&quot;:&quot;Pesina&quot;,&quot;given&quot;:&quot;Ramiro&quot;,&quot;parse-names&quot;:false,&quot;dropping-particle&quot;:&quot;&quot;,&quot;non-dropping-particle&quot;:&quot;&quot;}],&quot;container-title&quot;:&quot;arXiv preprint arXiv:2502.12515&quot;,&quot;issued&quot;:{&quot;date-parts&quot;:[[2025]]},&quot;container-title-short&quot;:&quot;&quot;},&quot;isTemporary&quot;:false}]},{&quot;citationID&quot;:&quot;MENDELEY_CITATION_4a09e5aa-0542-490b-8a30-d4bc964e879d&quot;,&quot;properties&quot;:{&quot;noteIndex&quot;:0},&quot;isEdited&quot;:false,&quot;manualOverride&quot;:{&quot;isManuallyOverridden&quot;:false,&quot;citeprocText&quot;:&quot;[13]&quot;,&quot;manualOverrideText&quot;:&quot;&quot;},&quot;citationTag&quot;:&quot;MENDELEY_CITATION_v3_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&quot;,&quot;citationItems&quot;:[{&quot;id&quot;:&quot;1880754b-37d0-3d71-8b39-0716506f9a14&quot;,&quot;itemData&quot;:{&quot;type&quot;:&quot;article-journal&quot;,&quot;id&quot;:&quot;1880754b-37d0-3d71-8b39-0716506f9a14&quot;,&quot;title&quot;:&quot;Digital Supervision for Critical Awareness and Ethical Technology Integration in Education&quot;,&quot;author&quot;:[{&quot;family&quot;:&quot;Choiriyah&quot;,&quot;given&quot;:&quot;Fitrotul&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Khamidi&quot;,&quot;given&quot;:&quot;Amrozi&quot;,&quot;parse-names&quot;:false,&quot;dropping-particle&quot;:&quot;&quot;,&quot;non-dropping-particle&quot;:&quot;&quot;}],&quot;container-title&quot;:&quot;Academia Open&quot;,&quot;ISSN&quot;:&quot;2714-7444&quot;,&quot;issued&quot;:{&quot;date-parts&quot;:[[2024]]},&quot;page&quot;:&quot;10-21070&quot;,&quot;issue&quot;:&quot;2&quot;,&quot;volume&quot;:&quot;9&quot;,&quot;container-title-short&quot;:&quot;&quot;},&quot;isTemporary&quot;:false}]},{&quot;citationID&quot;:&quot;MENDELEY_CITATION_07700f7f-770f-4077-8091-87c1f8369032&quot;,&quot;properties&quot;:{&quot;noteIndex&quot;:0},&quot;isEdited&quot;:false,&quot;manualOverride&quot;:{&quot;isManuallyOverridden&quot;:false,&quot;citeprocText&quot;:&quot;[31]&quot;,&quot;manualOverrideText&quot;:&quot;&quot;},&quot;citationTag&quot;:&quot;MENDELEY_CITATION_v3_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&quot;,&quot;citationItems&quot;:[{&quot;id&quot;:&quot;e68c4451-c8ca-3a5d-b404-c2b8b1eb5906&quot;,&quot;itemData&quot;:{&quot;type&quot;:&quot;report&quot;,&quot;id&quot;:&quot;e68c4451-c8ca-3a5d-b404-c2b8b1eb5906&quot;,&quot;title&quot;:&quot;Assessing Pedagogical Readiness for Digital Innovation: A Mixed-Methods Study&quot;,&quot;author&quot;:[{&quot;family&quot;:&quot;Yulin&quot;,&quot;given&quot;:&quot;Ning&quot;,&quot;parse-names&quot;:false,&quot;dropping-particle&quot;:&quot;&quot;,&quot;non-dropping-particle&quot;:&quot;&quot;},{&quot;family&quot;:&quot;Danquah&quot;,&quot;given&quot;:&quot;Danso Solomon&quot;,&quot;parse-names&quot;:false,&quot;dropping-particle&quot;:&quot;&quot;,&quot;non-dropping-particle&quot;:&quot;&quot;}],&quot;abstract&quot;:&quot;Digital innovation in education has revolutionized teaching and learning processes, demanding a rethink of pedagogical competence among educators. This study evaluates the preparation of instructors to use digital technologies into their educational practices. The study used a mixed-methods approach, integrating both qualitative interviews and quantitative surveys to evaluate teachers' institutional support systems, beliefs, and technical proficiency. The results show that even while a large number of educators acknowledge the benefits of digital tools, problems including poor professional development and change aversion still exist. In order to improve digital pedagogical preparation, the study emphasizes the necessity of focused training initiatives and encouraging institutional regulations. There is discussion on the implications for educational institutions and policymakers.&quot;,&quot;container-title-short&quot;:&quot;&quot;},&quot;isTemporary&quot;:false}]},{&quot;citationID&quot;:&quot;MENDELEY_CITATION_1ec79551-ef2a-4770-8ba4-eaa692cf6422&quot;,&quot;properties&quot;:{&quot;noteIndex&quot;:0},&quot;isEdited&quot;:false,&quot;manualOverride&quot;:{&quot;isManuallyOverridden&quot;:false,&quot;citeprocText&quot;:&quot;[1]&quot;,&quot;manualOverrideText&quot;:&quot;&quot;},&quot;citationTag&quot;:&quot;MENDELEY_CITATION_v3_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&quot;,&quot;citationItems&quot;:[{&quot;id&quot;:&quot;857603c5-be5e-3248-a8e9-461c8e3be53c&quot;,&quot;itemData&quot;:{&quot;type&quot;:&quot;article-journal&quot;,&quot;id&quot;:&quot;857603c5-be5e-3248-a8e9-461c8e3be53c&quot;,&quot;title&quot;:&quot;Transformation of digital-based school culture: Implications of change management on virtual learning environment integration&quot;,&quot;author&quot;:[{&quot;family&quot;:&quot;Purnomo&quot;,&quot;given&quot;:&quot;Eko Nurhaji&quot;,&quot;parse-names&quot;:false,&quot;dropping-particle&quot;:&quot;&quot;,&quot;non-dropping-particle&quot;:&quot;&quot;},{&quot;family&quot;:&quot;Imron&quot;,&quot;given&quot;:&quot;Ali&quot;,&quot;parse-names&quot;:false,&quot;dropping-particle&quot;:&quot;&quot;,&quot;non-dropping-particle&quot;:&quot;&quot;},{&quot;family&quot;:&quot;Wiyono&quot;,&quot;given&quot;:&quot;Bambang Budi&quot;,&quot;parse-names&quot;:false,&quot;dropping-particle&quot;:&quot;&quot;,&quot;non-dropping-particle&quot;:&quot;&quot;},{&quot;family&quot;:&quot;Sobri&quot;,&quot;given&quot;:&quot;Ahmad Yusuf&quot;,&quot;parse-names&quot;:false,&quot;dropping-particle&quot;:&quot;&quot;,&quot;non-dropping-particle&quot;:&quot;&quot;},{&quot;family&quot;:&quot;Dami&quot;,&quot;given&quot;:&quot;Zummy Anselmus&quot;,&quot;parse-names&quot;:false,&quot;dropping-particle&quot;:&quot;&quot;,&quot;non-dropping-particle&quot;:&quot;&quot;}],&quot;container-title&quot;:&quot;Cogent Education&quot;,&quot;ISSN&quot;:&quot;2331-186X&quot;,&quot;issued&quot;:{&quot;date-parts&quot;:[[2024]]},&quot;page&quot;:&quot;2303562&quot;,&quot;publisher&quot;:&quot;Taylor &amp; Francis&quot;,&quot;issue&quot;:&quot;1&quot;,&quot;volume&quot;:&quot;11&quot;,&quot;container-title-short&quot;:&quot;&quot;},&quot;isTemporary&quot;:false}]},{&quot;citationID&quot;:&quot;MENDELEY_CITATION_2bb118fb-f5d1-4559-a03e-6ffd5cc2c8b7&quot;,&quot;properties&quot;:{&quot;noteIndex&quot;:0},&quot;isEdited&quot;:false,&quot;manualOverride&quot;:{&quot;isManuallyOverridden&quot;:false,&quot;citeprocText&quot;:&quot;[22]&quot;,&quot;manualOverrideText&quot;:&quot;&quot;},&quot;citationTag&quot;:&quot;MENDELEY_CITATION_v3_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&quot;,&quot;citationItems&quot;:[{&quot;id&quot;:&quot;d8fc4f11-6799-3946-b054-665824a2160a&quot;,&quot;itemData&quot;:{&quot;type&quot;:&quot;article-journal&quot;,&quot;id&quot;:&quot;d8fc4f11-6799-3946-b054-665824a2160a&quot;,&quot;title&quot;:&quot;EFEKTIVITAS SUPERVISI AKADEMIK BERBASIS DIGITAL DALAM MENINGKATKAN KINERJA GURU DI ERA KURIKULUM MERDEKA&quot;,&quot;author&quot;:[{&quot;family&quot;:&quot;Shelvia&quot;,&quot;given&quot;:&quot;Bet&quot;,&quot;parse-names&quot;:false,&quot;dropping-particle&quot;:&quot;&quot;,&quot;non-dropping-particle&quot;:&quot;&quot;}],&quot;container-title&quot;:&quot;Equity In Education Journal&quot;,&quot;DOI&quot;:&quot;10.37304/eej.v7i1.21228&quot;,&quot;ISSN&quot;:&quot;2723-5904&quot;,&quot;issued&quot;:{&quot;date-parts&quot;:[[2025,3,20]]},&quot;page&quot;:&quot;48-55&quot;,&quot;abstract&quot;:&quot;&lt;p&gt;This study aims to analyze the effectiveness of digital-based academic supervision in improving teacher performance in the era of the Merdeka Curriculum at SMA Negeri 3 Palangka Raya. This research employs a qualitative approach with a case study design. Data were collected through interviews, observations, and documentation, involving principals and teachers as the main subjects. The data were analyzed using an interactive model, which includes data reduction, data display, and conclusion drawing and verification. Data validity was ensured through triangulation and member checking. The results show that digital academic supervision facilitates performance monitoring, accelerates feedback delivery, and encourages continuous teacher self-reflection. Teachers generally responded positively to digital supervision, considering it flexible, transparent, and supportive of professional development. This supervision also had a significant impact on improving teachers' ability to design differentiated learning tools and formative assessments aligned with the Merdeka Curriculum. Nevertheless, challenges such as limited digital literacy and technology access remain obstacles to be addressed. Therefore, infrastructure support and adaptive school leadership are essential to ensure the successful implementation of digital-based academic supervision.&lt;/p&gt;&quot;,&quot;issue&quot;:&quot;1&quot;,&quot;volume&quot;:&quot;7&quot;,&quot;container-title-short&quot;:&quot;&quot;},&quot;isTemporary&quot;:false}]},{&quot;citationID&quot;:&quot;MENDELEY_CITATION_13f31ac1-ffd7-483f-8ad3-6081945b2332&quot;,&quot;properties&quot;:{&quot;noteIndex&quot;:0},&quot;isEdited&quot;:false,&quot;manualOverride&quot;:{&quot;isManuallyOverridden&quot;:false,&quot;citeprocText&quot;:&quot;[32]&quot;,&quot;manualOverrideText&quot;:&quot;&quot;},&quot;citationTag&quot;:&quot;MENDELEY_CITATION_v3_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&quot;,&quot;citationItems&quot;:[{&quot;id&quot;:&quot;3c49a21d-5b4f-38cd-9b3a-00c9aa70651d&quot;,&quot;itemData&quot;:{&quot;type&quot;:&quot;article-journal&quot;,&quot;id&quot;:&quot;3c49a21d-5b4f-38cd-9b3a-00c9aa70651d&quot;,&quot;title&quot;:&quot;Learning to Implement Dialogic Reading Through Video-Based Online Training: A Preliminary Study&quot;,&quot;author&quot;:[{&quot;family&quot;:&quot;Fleury&quot;,&quot;given&quot;:&quot;Veronica P&quot;,&quot;parse-names&quot;:false,&quot;dropping-particle&quot;:&quot;&quot;,&quot;non-dropping-particle&quot;:&quot;&quot;},{&quot;family&quot;:&quot;Dennis&quot;,&quot;given&quot;:&quot;Lindsay&quot;,&quot;parse-names&quot;:false,&quot;dropping-particle&quot;:&quot;&quot;,&quot;non-dropping-particle&quot;:&quot;&quot;},{&quot;family&quot;:&quot;Williams&quot;,&quot;given&quot;:&quot;Alice N&quot;,&quot;parse-names&quot;:false,&quot;dropping-particle&quot;:&quot;&quot;,&quot;non-dropping-particle&quot;:&quot;&quot;}],&quot;container-title&quot;:&quot;Language, Speech, and Hearing Services in Schools&quot;,&quot;container-title-short&quot;:&quot;Lang Speech Hear Serv Sch&quot;,&quot;ISSN&quot;:&quot;1558-9129&quot;,&quot;issued&quot;:{&quot;date-parts&quot;:[[2024]]},&quot;page&quot;:&quot;985-993&quot;,&quot;publisher&quot;:&quot;American Speech-Language-Hearing Association&quot;,&quot;issue&quot;:&quot;3&quot;,&quot;volume&quot;:&quot;55&quot;},&quot;isTemporary&quot;:false}]},{&quot;citationID&quot;:&quot;MENDELEY_CITATION_bbfb3407-e099-4613-8091-32c2b3eb8b92&quot;,&quot;properties&quot;:{&quot;noteIndex&quot;:0},&quot;isEdited&quot;:false,&quot;manualOverride&quot;:{&quot;isManuallyOverridden&quot;:false,&quot;citeprocText&quot;:&quot;[30]&quot;,&quot;manualOverrideText&quot;:&quot;&quot;},&quot;citationTag&quot;:&quot;MENDELEY_CITATION_v3_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&quot;,&quot;citationItems&quot;:[{&quot;id&quot;:&quot;1b56c20f-3382-3377-b22a-59bfb74e7c62&quot;,&quot;itemData&quot;:{&quot;type&quot;:&quot;article-journal&quot;,&quot;id&quot;:&quot;1b56c20f-3382-3377-b22a-59bfb74e7c62&quot;,&quot;title&quot;:&quot;Mentoring software in education and its impact on teacher development: An integrative literature review&quot;,&quot;author&quot;:[{&quot;family&quot;:&quot;Pesina&quot;,&quot;given&quot;:&quot;Ramiro&quot;,&quot;parse-names&quot;:false,&quot;dropping-particle&quot;:&quot;&quot;,&quot;non-dropping-particle&quot;:&quot;&quot;}],&quot;container-title&quot;:&quot;arXiv preprint arXiv:2502.12515&quot;,&quot;issued&quot;:{&quot;date-parts&quot;:[[2025]]},&quot;container-title-short&quot;:&quot;&quot;},&quot;isTemporary&quot;:false}]},{&quot;citationID&quot;:&quot;MENDELEY_CITATION_ae0e849e-fca3-4279-b9ca-89ae4c2efa8d&quot;,&quot;properties&quot;:{&quot;noteIndex&quot;:0},&quot;isEdited&quot;:false,&quot;manualOverride&quot;:{&quot;isManuallyOverridden&quot;:false,&quot;citeprocText&quot;:&quot;[26]&quot;,&quot;manualOverrideText&quot;:&quot;&quot;},&quot;citationTag&quot;:&quot;MENDELEY_CITATION_v3_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&quot;,&quot;citationItems&quot;:[{&quot;id&quot;:&quot;25dfe83c-28fb-3b38-a1ec-3c1318ef2d78&quot;,&quot;itemData&quot;:{&quot;type&quot;:&quot;article-journal&quot;,&quot;id&quot;:&quot;25dfe83c-28fb-3b38-a1ec-3c1318ef2d78&quot;,&quot;title&quot;:&quot;Enhancing Teacher Performance through Digital-Based Principal Supervision in Elementary Schools&quot;,&quot;author&quot;:[{&quot;family&quot;:&quot;Zaliani&quot;,&quot;given&quot;:&quot;Zaliani&quot;,&quot;parse-names&quot;:false,&quot;dropping-particle&quot;:&quot;&quot;,&quot;non-dropping-particle&quot;:&quot;&quot;},{&quot;family&quot;:&quot;Niswanto&quot;,&quot;given&quot;:&quot;Niswanto&quot;,&quot;parse-names&quot;:false,&quot;dropping-particle&quot;:&quot;&quot;,&quot;non-dropping-particle&quot;:&quot;&quot;},{&quot;family&quot;:&quot;Rasyid&quot;,&quot;given&quot;:&quot;Suparta&quot;,&quot;parse-names&quot;:false,&quot;dropping-particle&quot;:&quot;&quot;,&quot;non-dropping-particle&quot;:&quot;&quot;}],&quot;container-title&quot;:&quot;International Journal of Applied Research and Sustainable Sciences&quot;,&quot;ISSN&quot;:&quot;3026-0205&quot;,&quot;issued&quot;:{&quot;date-parts&quot;:[[2025]]},&quot;issue&quot;:&quot;6&quot;,&quot;volume&quot;:&quot;3&quot;,&quot;container-title-short&quot;:&quot;&quot;},&quot;isTemporary&quot;:false}]},{&quot;citationID&quot;:&quot;MENDELEY_CITATION_324223c1-0ef2-4f69-b822-ad63245b3d48&quot;,&quot;properties&quot;:{&quot;noteIndex&quot;:0},&quot;isEdited&quot;:false,&quot;manualOverride&quot;:{&quot;isManuallyOverridden&quot;:false,&quot;citeprocText&quot;:&quot;[18]&quot;,&quot;manualOverrideText&quot;:&quot;&quot;},&quot;citationTag&quot;:&quot;MENDELEY_CITATION_v3_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&quot;,&quot;citationItems&quot;:[{&quot;id&quot;:&quot;571891b1-4383-3ecc-8488-08a1bc494936&quot;,&quot;itemData&quot;:{&quot;type&quot;:&quot;article-journal&quot;,&quot;id&quot;:&quot;571891b1-4383-3ecc-8488-08a1bc494936&quot;,&quot;title&quot;:&quot;Digital Supervision for Critical Awareness and Ethical Technology Integration in Education&quot;,&quot;author&quot;:[{&quot;family&quot;:&quot;Fitrotul Choiriyah&quot;,&quot;given&quot;:&quot;&quot;,&quot;parse-names&quot;:false,&quot;dropping-particle&quot;:&quot;&quot;,&quot;non-dropping-particle&quot;:&quot;&quot;},{&quot;family&quot;:&quot;Nashrullah&quot;,&quot;given&quot;:&quot;Mochamad&quot;,&quot;parse-names&quot;:false,&quot;dropping-particle&quot;:&quot;&quot;,&quot;non-dropping-particle&quot;:&quot;&quot;},{&quot;family&quot;:&quot;Nursalim&quot;,&quot;given&quot;:&quot;Mochamad&quot;,&quot;parse-names&quot;:false,&quot;dropping-particle&quot;:&quot;&quot;,&quot;non-dropping-particle&quot;:&quot;&quot;},{&quot;family&quot;:&quot;Amrozi Khamidi&quot;,&quot;given&quot;:&quot;&quot;,&quot;parse-names&quot;:false,&quot;dropping-particle&quot;:&quot;&quot;,&quot;non-dropping-particle&quot;:&quot;&quot;}],&quot;container-title&quot;:&quot;Academia Open&quot;,&quot;DOI&quot;:&quot;10.21070/acopen.9.2024.10411&quot;,&quot;ISSN&quot;:&quot;2714-7444&quot;,&quot;issued&quot;:{&quot;date-parts&quot;:[[2024,12,20]]},&quot;abstract&quot;:&quot;&lt;p&gt;General Background: The digital era has transformed education, enhancing access, efficiency, and learning personalization through technology. Specific Background: In Indonesia, the COVID-19 pandemic accelerated technological adoption in education supervision, crucial for improving teaching quality despite challenges like limited infrastructure, digital literacy, and resistance to change. Knowledge Gap: Limited research addresses how digital supervision integrates critical awareness to evaluate the ethical, social, and pedagogical impacts of technology. Aims: This study explores how digital education supervision enhances teacher professionalism, critical awareness, and effective technology use in learning. Results: Digital supervision, utilizing tools like Learning Management Systems (LMS) and e-supervision platforms, enables real-time teacher monitoring, reflective dialogue, and data-driven feedback while fostering educators' ability to assess technology's pedagogical value and ethical implications. Novelty: It introduces a philosophical framework—ontology, epistemology, and axiology—to position digital supervision as both a practical tool and transformative agent, addressing gaps in digital literacy and infrastructure inclusivity. Implications: The findings advocate for comprehensive policies, digital literacy training, and collaborative strategies, ensuring supervision effectively integrates critical awareness and technology efficiency to drive sustainable, inclusive educational transformation.&amp;#13; Highlights:&amp;#13; &amp;#13; Digital supervision enhances real-time monitoring, reflective dialogue, and data-driven feedback.&amp;#13; Integrating critical awareness ensures ethical and pedagogical use of technology in education.&amp;#13; A philosophical framework—ontology, epistemology, and axiology—supports inclusive supervision strategies.&amp;#13; &amp;#13; Keywords: Digital Education Supervision, Critical Awareness, Technology Effectiveness, Digital Literacy, Teacher Professionalism Development&lt;/p&gt;&quot;,&quot;issue&quot;:&quot;2&quot;,&quot;volume&quot;:&quot;9&quot;,&quot;container-title-short&quot;:&quot;&quot;},&quot;isTemporary&quot;:false}]},{&quot;citationID&quot;:&quot;MENDELEY_CITATION_4cb05ecb-1521-4d54-9450-828595f7e16e&quot;,&quot;properties&quot;:{&quot;noteIndex&quot;:0},&quot;isEdited&quot;:false,&quot;manualOverride&quot;:{&quot;isManuallyOverridden&quot;:false,&quot;citeprocText&quot;:&quot;[22]&quot;,&quot;manualOverrideText&quot;:&quot;&quot;},&quot;citationTag&quot;:&quot;MENDELEY_CITATION_v3_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&quot;,&quot;citationItems&quot;:[{&quot;id&quot;:&quot;d8fc4f11-6799-3946-b054-665824a2160a&quot;,&quot;itemData&quot;:{&quot;type&quot;:&quot;article-journal&quot;,&quot;id&quot;:&quot;d8fc4f11-6799-3946-b054-665824a2160a&quot;,&quot;title&quot;:&quot;EFEKTIVITAS SUPERVISI AKADEMIK BERBASIS DIGITAL DALAM MENINGKATKAN KINERJA GURU DI ERA KURIKULUM MERDEKA&quot;,&quot;author&quot;:[{&quot;family&quot;:&quot;Shelvia&quot;,&quot;given&quot;:&quot;Bet&quot;,&quot;parse-names&quot;:false,&quot;dropping-particle&quot;:&quot;&quot;,&quot;non-dropping-particle&quot;:&quot;&quot;}],&quot;container-title&quot;:&quot;Equity In Education Journal&quot;,&quot;DOI&quot;:&quot;10.37304/eej.v7i1.21228&quot;,&quot;ISSN&quot;:&quot;2723-5904&quot;,&quot;issued&quot;:{&quot;date-parts&quot;:[[2025,3,20]]},&quot;page&quot;:&quot;48-55&quot;,&quot;abstract&quot;:&quot;&lt;p&gt;This study aims to analyze the effectiveness of digital-based academic supervision in improving teacher performance in the era of the Merdeka Curriculum at SMA Negeri 3 Palangka Raya. This research employs a qualitative approach with a case study design. Data were collected through interviews, observations, and documentation, involving principals and teachers as the main subjects. The data were analyzed using an interactive model, which includes data reduction, data display, and conclusion drawing and verification. Data validity was ensured through triangulation and member checking. The results show that digital academic supervision facilitates performance monitoring, accelerates feedback delivery, and encourages continuous teacher self-reflection. Teachers generally responded positively to digital supervision, considering it flexible, transparent, and supportive of professional development. This supervision also had a significant impact on improving teachers' ability to design differentiated learning tools and formative assessments aligned with the Merdeka Curriculum. Nevertheless, challenges such as limited digital literacy and technology access remain obstacles to be addressed. Therefore, infrastructure support and adaptive school leadership are essential to ensure the successful implementation of digital-based academic supervision.&lt;/p&gt;&quot;,&quot;issue&quot;:&quot;1&quot;,&quot;volume&quot;:&quot;7&quot;,&quot;container-title-short&quot;:&quot;&quot;},&quot;isTemporary&quot;:false}]},{&quot;citationID&quot;:&quot;MENDELEY_CITATION_4aab012c-f299-402c-a2ba-8049bedf51ca&quot;,&quot;properties&quot;:{&quot;noteIndex&quot;:0},&quot;isEdited&quot;:false,&quot;manualOverride&quot;:{&quot;isManuallyOverridden&quot;:false,&quot;citeprocText&quot;:&quot;[33]&quot;,&quot;manualOverrideText&quot;:&quot;&quot;},&quot;citationTag&quot;:&quot;MENDELEY_CITATION_v3_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&quot;,&quot;citationItems&quot;:[{&quot;id&quot;:&quot;db21063b-4cb5-3ccb-8ab5-a0475d55d716&quot;,&quot;itemData&quot;:{&quot;type&quot;:&quot;article-journal&quot;,&quot;id&quot;:&quot;db21063b-4cb5-3ccb-8ab5-a0475d55d716&quot;,&quot;title&quot;:&quot;The Role of digital supervision in enhancing teacher performance in Indonesian secondary education&quot;,&quot;author&quot;:[{&quot;family&quot;:&quot;Sapwa&quot;,&quot;given&quot;:&quot;Andika&quot;,&quot;parse-names&quot;:false,&quot;dropping-particle&quot;:&quot;&quot;,&quot;non-dropping-particle&quot;:&quot;&quot;},{&quot;family&quot;:&quot;Meirawan&quot;,&quot;given&quot;:&quot;Danny&quot;,&quot;parse-names&quot;:false,&quot;dropping-particle&quot;:&quot;&quot;,&quot;non-dropping-particle&quot;:&quot;&quot;},{&quot;family&quot;:&quot;Saton&quot;,&quot;given&quot;:&quot;An&quot;,&quot;parse-names&quot;:false,&quot;dropping-particle&quot;:&quot;&quot;,&quot;non-dropping-particle&quot;:&quot;&quot;},{&quot;family&quot;:&quot;Sutarsih&quot;,&quot;given&quot;:&quot;Cicih&quot;,&quot;parse-names&quot;:false,&quot;dropping-particle&quot;:&quot;&quot;,&quot;non-dropping-particle&quot;:&quot;&quot;}],&quot;container-title&quot;:&quot;IRJE |Indonesian Research Journal in Education||Vol&quot;,&quot;DOI&quot;:&quot;10.22437/irje&quot;,&quot;page&quot;:&quot;495&quot;,&quot;abstract&quot;:&quot;This study investigates how digital supervision improves teacher performance in Indonesian secondary schools. Eight SMA Labschool Universitas Syiah Kuala participants, including principals, supervisors, and teachers were interviewed using a qualitative method. NVivo 12 was used to analyze word frequencies, themes, and relationships. Findings reveal that digital supervision enhances teacher performance by improving technological and pedagogical competence, fostering creativity, and increasing administrative efficiency-tools like Google Classroom and Zoom support real-time feedback and collaboration. However, limited infrastructure, weak Internet connectivity, and digital skill gaps persist. The study concludes that digital supervision significantly improves teaching quality when backed by sufficient training and facilities. It recommends targeted digital training and improved infrastructure to optimize implementation.&quot;,&quot;issue&quot;:&quot;1&quot;,&quot;volume&quot;:&quot;9&quot;,&quot;container-title-short&quot;:&quot;&quot;},&quot;isTemporary&quot;:false}]},{&quot;citationID&quot;:&quot;MENDELEY_CITATION_5a391275-ef08-477e-83ba-03e464cae8f6&quot;,&quot;properties&quot;:{&quot;noteIndex&quot;:0},&quot;isEdited&quot;:false,&quot;manualOverride&quot;:{&quot;isManuallyOverridden&quot;:false,&quot;citeprocText&quot;:&quot;[29]&quot;,&quot;manualOverrideText&quot;:&quot;&quot;},&quot;citationTag&quot;:&quot;MENDELEY_CITATION_v3_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&quot;,&quot;citationItems&quot;:[{&quot;id&quot;:&quot;c7c4e6db-eb75-3bf9-a5c8-5664da8f7dbc&quot;,&quot;itemData&quot;:{&quot;type&quot;:&quot;report&quot;,&quot;id&quot;:&quot;c7c4e6db-eb75-3bf9-a5c8-5664da8f7dbc&quot;,&quot;title&quot;:&quot;THE PRINCIPAL THREE KEYS TO MAXIMIZING IMPACT&quot;,&quot;author&quot;:[{&quot;family&quot;:&quot;Fullan&quot;,&quot;given&quot;:&quot;Michael&quot;,&quot;parse-names&quot;:false,&quot;dropping-particle&quot;:&quot;&quot;,&quot;non-dropping-particle&quot;:&quot;&quot;}],&quot;container-title-short&quot;:&quot;&quot;},&quot;isTemporary&quot;:false}]},{&quot;citationID&quot;:&quot;MENDELEY_CITATION_75550296-9eb0-4c72-a78a-217a2cb084a4&quot;,&quot;properties&quot;:{&quot;noteIndex&quot;:0},&quot;isEdited&quot;:false,&quot;manualOverride&quot;:{&quot;isManuallyOverridden&quot;:false,&quot;citeprocText&quot;:&quot;[12]&quot;,&quot;manualOverrideText&quot;:&quot;&quot;},&quot;citationTag&quot;:&quot;MENDELEY_CITATION_v3_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&quot;,&quot;citationItems&quot;:[{&quot;id&quot;:&quot;10399af2-5d39-32d7-8b97-a30b81d324a8&quot;,&quot;itemData&quot;:{&quot;type&quot;:&quot;article-journal&quot;,&quot;id&quot;:&quot;10399af2-5d39-32d7-8b97-a30b81d324a8&quot;,&quot;title&quot;:&quot;Transformation of educational supervision with digital technology: implementation, opportunities and challenges&quot;,&quot;author&quot;:[{&quot;family&quot;:&quot;Astuti&quot;,&quot;given&quot;:&quot;Ruli&quot;,&quot;parse-names&quot;:false,&quot;dropping-particle&quot;:&quot;&quot;,&quot;non-dropping-particle&quot;:&quot;&quot;},{&quot;family&quot;:&quot;Sutiah&quot;,&quot;given&quot;:&quot;Sutiah&quot;,&quot;parse-names&quot;:false,&quot;dropping-particle&quot;:&quot;&quot;,&quot;non-dropping-particle&quot;:&quot;&quot;},{&quot;family&quot;:&quot;Hidayatulloh&quot;,&quot;given&quot;:&quot;H&quot;,&quot;parse-names&quot;:false,&quot;dropping-particle&quot;:&quot;&quot;,&quot;non-dropping-particle&quot;:&quot;&quot;},{&quot;family&quot;:&quot;Nisak&quot;,&quot;given&quot;:&quot;N M&quot;,&quot;parse-names&quot;:false,&quot;dropping-particle&quot;:&quot;&quot;,&quot;non-dropping-particle&quot;:&quot;&quot;}],&quot;container-title&quot;:&quot;Academic Journal Research (ACJOURE)&quot;,&quot;issued&quot;:{&quot;date-parts&quot;:[[2024]]},&quot;page&quot;:&quot;89-106&quot;,&quot;issue&quot;:&quot;1&quot;,&quot;volume&quot;:&quot;2&quot;,&quot;container-title-short&quot;:&quot;&quot;},&quot;isTemporary&quot;:false}]},{&quot;citationID&quot;:&quot;MENDELEY_CITATION_acbab9b6-702d-41df-a7b1-bb9632b4ce99&quot;,&quot;properties&quot;:{&quot;noteIndex&quot;:0},&quot;isEdited&quot;:false,&quot;manualOverride&quot;:{&quot;isManuallyOverridden&quot;:false,&quot;citeprocText&quot;:&quot;[32]&quot;,&quot;manualOverrideText&quot;:&quot;&quot;},&quot;citationTag&quot;:&quot;MENDELEY_CITATION_v3_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&quot;,&quot;citationItems&quot;:[{&quot;id&quot;:&quot;3c49a21d-5b4f-38cd-9b3a-00c9aa70651d&quot;,&quot;itemData&quot;:{&quot;type&quot;:&quot;article-journal&quot;,&quot;id&quot;:&quot;3c49a21d-5b4f-38cd-9b3a-00c9aa70651d&quot;,&quot;title&quot;:&quot;Learning to Implement Dialogic Reading Through Video-Based Online Training: A Preliminary Study&quot;,&quot;author&quot;:[{&quot;family&quot;:&quot;Fleury&quot;,&quot;given&quot;:&quot;Veronica P&quot;,&quot;parse-names&quot;:false,&quot;dropping-particle&quot;:&quot;&quot;,&quot;non-dropping-particle&quot;:&quot;&quot;},{&quot;family&quot;:&quot;Dennis&quot;,&quot;given&quot;:&quot;Lindsay&quot;,&quot;parse-names&quot;:false,&quot;dropping-particle&quot;:&quot;&quot;,&quot;non-dropping-particle&quot;:&quot;&quot;},{&quot;family&quot;:&quot;Williams&quot;,&quot;given&quot;:&quot;Alice N&quot;,&quot;parse-names&quot;:false,&quot;dropping-particle&quot;:&quot;&quot;,&quot;non-dropping-particle&quot;:&quot;&quot;}],&quot;container-title&quot;:&quot;Language, Speech, and Hearing Services in Schools&quot;,&quot;container-title-short&quot;:&quot;Lang Speech Hear Serv Sch&quot;,&quot;ISSN&quot;:&quot;1558-9129&quot;,&quot;issued&quot;:{&quot;date-parts&quot;:[[2024]]},&quot;page&quot;:&quot;985-993&quot;,&quot;publisher&quot;:&quot;American Speech-Language-Hearing Association&quot;,&quot;issue&quot;:&quot;3&quot;,&quot;volume&quot;:&quot;55&quot;},&quot;isTemporary&quot;:false}]},{&quot;citationID&quot;:&quot;MENDELEY_CITATION_ccb7503a-685a-4bf4-bb6f-36ac8a2fd6e9&quot;,&quot;properties&quot;:{&quot;noteIndex&quot;:0},&quot;isEdited&quot;:false,&quot;manualOverride&quot;:{&quot;isManuallyOverridden&quot;:false,&quot;citeprocText&quot;:&quot;[14]&quot;,&quot;manualOverrideText&quot;:&quot;&quot;},&quot;citationTag&quot;:&quot;MENDELEY_CITATION_v3_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&quot;,&quot;citationItems&quot;:[{&quot;id&quot;:&quot;8933b42c-bdbc-316b-ac8f-695d935051e3&quot;,&quot;itemData&quot;:{&quot;type&quot;:&quot;article-journal&quot;,&quot;id&quot;:&quot;8933b42c-bdbc-316b-ac8f-695d935051e3&quot;,&quot;title&quot;:&quot;John Hattie: Visible learning: A synthesis of over 800 meta-analyses relating to achievement&quot;,&quot;author&quot;:[{&quot;family&quot;:&quot;Arnold&quot;,&quot;given&quot;:&quot;Ivo&quot;,&quot;parse-names&quot;:false,&quot;dropping-particle&quot;:&quot;&quot;,&quot;non-dropping-particle&quot;:&quot;&quot;}],&quot;container-title&quot;:&quot;International Review of Education&quot;,&quot;DOI&quot;:&quot;10.1007/s11159-011-9198-8&quot;,&quot;ISSN&quot;:&quot;0020-8566&quot;,&quot;issued&quot;:{&quot;date-parts&quot;:[[2011,8,2]]},&quot;page&quot;:&quot;219-221&quot;,&quot;issue&quot;:&quot;1-2&quot;,&quot;volume&quot;:&quot;57&quot;,&quot;container-title-short&quot;:&quot;&quot;},&quot;isTemporary&quot;:false}]},{&quot;citationID&quot;:&quot;MENDELEY_CITATION_81efd823-aeff-4c27-95f4-25511dca12b1&quot;,&quot;properties&quot;:{&quot;noteIndex&quot;:0},&quot;isEdited&quot;:false,&quot;manualOverride&quot;:{&quot;isManuallyOverridden&quot;:false,&quot;citeprocText&quot;:&quot;[20]&quot;,&quot;manualOverrideText&quot;:&quot;&quot;},&quot;citationTag&quot;:&quot;MENDELEY_CITATION_v3_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&quot;,&quot;citationItems&quot;:[{&quot;id&quot;:&quot;5c1a1d2b-8ac4-316b-addb-89e7d429a69f&quot;,&quot;itemData&quot;:{&quot;type&quot;:&quot;article-journal&quot;,&quot;id&quot;:&quot;5c1a1d2b-8ac4-316b-addb-89e7d429a69f&quot;,&quot;title&quot;:&quot;Reflective coaching: Training for development of instructional skills and sense of efficacy of pre-service EFL teachers&quot;,&quot;author&quot;:[{&quot;family&quot;:&quot;ÜRÜN GÖKER&quot;,&quot;given&quot;:&quot;Mübeher&quot;,&quot;parse-names&quot;:false,&quot;dropping-particle&quot;:&quot;&quot;,&quot;non-dropping-particle&quot;:&quot;&quot;}],&quot;container-title&quot;:&quot;Dil ve Dilbilimi Çalışmaları Dergisi&quot;,&quot;DOI&quot;:&quot;10.17263/jlls.903460&quot;,&quot;ISSN&quot;:&quot;1305-578X&quot;,&quot;issued&quot;:{&quot;date-parts&quot;:[[2021,3,25]]},&quot;page&quot;:&quot;423-447&quot;,&quot;issue&quot;:&quot;1&quot;,&quot;volume&quot;:&quot;17&quot;,&quot;container-title-short&quot;:&quot;&quot;},&quot;isTemporary&quot;:false}]},{&quot;citationID&quot;:&quot;MENDELEY_CITATION_d264f05e-6b79-40b4-b5c6-b13b585846e7&quot;,&quot;properties&quot;:{&quot;noteIndex&quot;:0},&quot;isEdited&quot;:false,&quot;manualOverride&quot;:{&quot;isManuallyOverridden&quot;:false,&quot;citeprocText&quot;:&quot;[15]&quot;,&quot;manualOverrideText&quot;:&quot;&quot;},&quot;citationTag&quot;:&quot;MENDELEY_CITATION_v3_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&quot;,&quot;citationItems&quot;:[{&quot;id&quot;:&quot;b75b48d4-1350-3c04-affd-47bf881a96db&quot;,&quot;itemData&quot;:{&quot;type&quot;:&quot;report&quot;,&quot;id&quot;:&quot;b75b48d4-1350-3c04-affd-47bf881a96db&quot;,&quot;title&quot;:&quot;Digital Education Outlook 2023: Learning in the Age of AI&quot;,&quot;author&quot;:[{&quot;family&quot;:&quot;OECD&quot;,&quot;given&quot;:&quot;&quot;,&quot;parse-names&quot;:false,&quot;dropping-particle&quot;:&quot;&quot;,&quot;non-dropping-particle&quot;:&quot;&quot;}],&quot;issued&quot;:{&quot;date-parts&quot;:[[2023]]},&quot;publisher-place&quot;:&quot;Paris&quot;,&quot;container-title-short&quot;:&quot;&quot;},&quot;isTemporary&quot;:false}]}]"/>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72</TotalTime>
  <Pages>10</Pages>
  <Words>12340</Words>
  <Characters>7034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obbi Rahim</cp:lastModifiedBy>
  <cp:revision>15</cp:revision>
  <dcterms:created xsi:type="dcterms:W3CDTF">2025-09-29T07:06:00Z</dcterms:created>
  <dcterms:modified xsi:type="dcterms:W3CDTF">2026-02-09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1b2fe0-d12f-39a2-9d7a-b080b61c9ce2</vt:lpwstr>
  </property>
  <property fmtid="{D5CDD505-2E9C-101B-9397-08002B2CF9AE}" pid="4" name="Mendeley Citation Style_1">
    <vt:lpwstr>http://www.zotero.org/styles/ieee</vt:lpwstr>
  </property>
</Properties>
</file>